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4CA38765" w:rsidR="00081CFA" w:rsidRDefault="00145E3D" w:rsidP="004422A0">
      <w:pPr>
        <w:rPr>
          <w:rFonts w:ascii="Arial" w:hAnsi="Arial" w:cs="Arial"/>
          <w:b/>
          <w:sz w:val="24"/>
          <w:szCs w:val="24"/>
        </w:rPr>
      </w:pPr>
      <w:r>
        <w:rPr>
          <w:rFonts w:ascii="Arial" w:hAnsi="Arial" w:cs="Arial"/>
          <w:b/>
          <w:sz w:val="24"/>
          <w:szCs w:val="24"/>
        </w:rPr>
        <w:t>Introduction</w:t>
      </w:r>
    </w:p>
    <w:p w14:paraId="5D414DA5" w14:textId="77777777" w:rsidR="009A120E" w:rsidRDefault="00F14D49" w:rsidP="00566405">
      <w:pPr>
        <w:pStyle w:val="ListParagraph"/>
        <w:numPr>
          <w:ilvl w:val="0"/>
          <w:numId w:val="1"/>
        </w:numPr>
        <w:rPr>
          <w:rFonts w:ascii="Arial" w:hAnsi="Arial" w:cs="Arial"/>
          <w:sz w:val="24"/>
          <w:szCs w:val="24"/>
        </w:rPr>
      </w:pPr>
      <w:r w:rsidRPr="00F14D49">
        <w:rPr>
          <w:rFonts w:ascii="Arial" w:hAnsi="Arial" w:cs="Arial"/>
          <w:sz w:val="24"/>
          <w:szCs w:val="24"/>
        </w:rPr>
        <w:t>As th</w:t>
      </w:r>
      <w:r>
        <w:rPr>
          <w:rFonts w:ascii="Arial" w:hAnsi="Arial" w:cs="Arial"/>
          <w:sz w:val="24"/>
          <w:szCs w:val="24"/>
        </w:rPr>
        <w:t xml:space="preserve">e effects of global climate change mount, </w:t>
      </w:r>
      <w:r w:rsidR="009A120E">
        <w:rPr>
          <w:rFonts w:ascii="Arial" w:hAnsi="Arial" w:cs="Arial"/>
          <w:sz w:val="24"/>
          <w:szCs w:val="24"/>
        </w:rPr>
        <w:t xml:space="preserve">ecosystems worldwide are forecast to experience dramatic shifts in the frequency and magnitude of extreme climatic events, such as drought, flooding, and heat waves. </w:t>
      </w:r>
    </w:p>
    <w:p w14:paraId="4AFBD695" w14:textId="1FB63658"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w:t>
      </w:r>
      <w:r w:rsidR="00E35759">
        <w:rPr>
          <w:rFonts w:ascii="Arial" w:hAnsi="Arial" w:cs="Arial"/>
          <w:sz w:val="24"/>
          <w:szCs w:val="24"/>
        </w:rPr>
        <w:t xml:space="preserve">to </w:t>
      </w:r>
      <w:r w:rsidR="001C2D93">
        <w:rPr>
          <w:rFonts w:ascii="Arial" w:hAnsi="Arial" w:cs="Arial"/>
          <w:sz w:val="24"/>
          <w:szCs w:val="24"/>
        </w:rPr>
        <w:t xml:space="preserve">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 xml:space="preserve">. </w:t>
      </w:r>
    </w:p>
    <w:p w14:paraId="0DC38745" w14:textId="2C4F8A5D" w:rsidR="00F46ED3" w:rsidRDefault="00F46ED3" w:rsidP="00566405">
      <w:pPr>
        <w:pStyle w:val="ListParagraph"/>
        <w:numPr>
          <w:ilvl w:val="0"/>
          <w:numId w:val="1"/>
        </w:numPr>
        <w:rPr>
          <w:rFonts w:ascii="Arial" w:hAnsi="Arial" w:cs="Arial"/>
          <w:sz w:val="24"/>
          <w:szCs w:val="24"/>
        </w:rPr>
      </w:pPr>
      <w:r>
        <w:rPr>
          <w:rFonts w:ascii="Arial" w:hAnsi="Arial" w:cs="Arial"/>
          <w:sz w:val="24"/>
          <w:szCs w:val="24"/>
        </w:rPr>
        <w:t xml:space="preserve">Central to the many resilience-based frameworks 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 exhibit</w:t>
      </w:r>
      <w:r w:rsidR="00B7221B">
        <w:rPr>
          <w:rFonts w:ascii="Arial" w:hAnsi="Arial" w:cs="Arial"/>
          <w:sz w:val="24"/>
          <w:szCs w:val="24"/>
        </w:rPr>
        <w:t xml:space="preserve"> </w:t>
      </w:r>
      <w:r w:rsidR="002C2D39">
        <w:rPr>
          <w:rFonts w:ascii="Arial" w:hAnsi="Arial" w:cs="Arial"/>
          <w:sz w:val="24"/>
          <w:szCs w:val="24"/>
        </w:rPr>
        <w:t xml:space="preserve">complex </w:t>
      </w:r>
      <w:r w:rsidR="00B7221B">
        <w:rPr>
          <w:rFonts w:ascii="Arial" w:hAnsi="Arial" w:cs="Arial"/>
          <w:sz w:val="24"/>
          <w:szCs w:val="24"/>
        </w:rPr>
        <w:t>trajectories</w:t>
      </w:r>
      <w:r w:rsidR="00BE58C6">
        <w:rPr>
          <w:rFonts w:ascii="Arial" w:hAnsi="Arial" w:cs="Arial"/>
          <w:sz w:val="24"/>
          <w:szCs w:val="24"/>
        </w:rPr>
        <w:t xml:space="preserve">. </w:t>
      </w:r>
      <w:r w:rsidR="00B45F9C">
        <w:rPr>
          <w:rFonts w:ascii="Arial" w:hAnsi="Arial" w:cs="Arial"/>
          <w:sz w:val="24"/>
          <w:szCs w:val="24"/>
        </w:rPr>
        <w:t xml:space="preserve">Systems which typify non-equilibrium patterns of </w:t>
      </w:r>
      <w:r w:rsidR="0079180C">
        <w:rPr>
          <w:rFonts w:ascii="Arial" w:hAnsi="Arial" w:cs="Arial"/>
          <w:sz w:val="24"/>
          <w:szCs w:val="24"/>
        </w:rPr>
        <w:t xml:space="preserve">turnover are </w:t>
      </w:r>
      <w:r w:rsidR="009000CE">
        <w:rPr>
          <w:rFonts w:ascii="Arial" w:hAnsi="Arial" w:cs="Arial"/>
          <w:sz w:val="24"/>
          <w:szCs w:val="24"/>
        </w:rPr>
        <w:t xml:space="preserve">often able to adopt two or more potential “states”, depending on historical contingency and </w:t>
      </w:r>
      <w:r w:rsidR="00C42FC9">
        <w:rPr>
          <w:rFonts w:ascii="Arial" w:hAnsi="Arial" w:cs="Arial"/>
          <w:sz w:val="24"/>
          <w:szCs w:val="24"/>
        </w:rPr>
        <w:t>environmental context.</w:t>
      </w:r>
      <w:r w:rsidR="001E57B6">
        <w:rPr>
          <w:rFonts w:ascii="Arial" w:hAnsi="Arial" w:cs="Arial"/>
          <w:sz w:val="24"/>
          <w:szCs w:val="24"/>
        </w:rPr>
        <w:t xml:space="preserve"> </w:t>
      </w:r>
      <w:r w:rsidR="00B51CEC">
        <w:rPr>
          <w:rFonts w:ascii="Arial" w:hAnsi="Arial" w:cs="Arial"/>
          <w:sz w:val="24"/>
          <w:szCs w:val="24"/>
        </w:rPr>
        <w:t xml:space="preserve">Identification of the </w:t>
      </w:r>
      <w:r w:rsidR="00F61219">
        <w:rPr>
          <w:rFonts w:ascii="Arial" w:hAnsi="Arial" w:cs="Arial"/>
          <w:sz w:val="24"/>
          <w:szCs w:val="24"/>
        </w:rPr>
        <w:t xml:space="preserve">state types and the processes which govern between </w:t>
      </w:r>
      <w:r w:rsidR="00C328FD">
        <w:rPr>
          <w:rFonts w:ascii="Arial" w:hAnsi="Arial" w:cs="Arial"/>
          <w:sz w:val="24"/>
          <w:szCs w:val="24"/>
        </w:rPr>
        <w:t xml:space="preserve">movement between </w:t>
      </w:r>
      <w:r w:rsidR="00F61219">
        <w:rPr>
          <w:rFonts w:ascii="Arial" w:hAnsi="Arial" w:cs="Arial"/>
          <w:sz w:val="24"/>
          <w:szCs w:val="24"/>
        </w:rPr>
        <w:t xml:space="preserve">them forms a lens </w:t>
      </w:r>
      <w:r w:rsidR="00D70822">
        <w:rPr>
          <w:rFonts w:ascii="Arial" w:hAnsi="Arial" w:cs="Arial"/>
          <w:sz w:val="24"/>
          <w:szCs w:val="24"/>
        </w:rPr>
        <w:t xml:space="preserve">by which </w:t>
      </w:r>
      <w:r w:rsidR="00B81858">
        <w:rPr>
          <w:rFonts w:ascii="Arial" w:hAnsi="Arial" w:cs="Arial"/>
          <w:sz w:val="24"/>
          <w:szCs w:val="24"/>
        </w:rPr>
        <w:t xml:space="preserve">the effects of </w:t>
      </w:r>
      <w:r w:rsidR="0069487E">
        <w:rPr>
          <w:rFonts w:ascii="Arial" w:hAnsi="Arial" w:cs="Arial"/>
          <w:sz w:val="24"/>
          <w:szCs w:val="24"/>
        </w:rPr>
        <w:t xml:space="preserve">environmental stressors </w:t>
      </w:r>
      <w:r w:rsidR="004D2E53">
        <w:rPr>
          <w:rFonts w:ascii="Arial" w:hAnsi="Arial" w:cs="Arial"/>
          <w:sz w:val="24"/>
          <w:szCs w:val="24"/>
        </w:rPr>
        <w:t>may be analyzed</w:t>
      </w:r>
      <w:r w:rsidR="009E0CDA">
        <w:rPr>
          <w:rFonts w:ascii="Arial" w:hAnsi="Arial" w:cs="Arial"/>
          <w:sz w:val="24"/>
          <w:szCs w:val="24"/>
        </w:rPr>
        <w:t xml:space="preserve"> </w:t>
      </w:r>
      <w:r w:rsidR="009E0CDA">
        <w:rPr>
          <w:rFonts w:ascii="Arial" w:hAnsi="Arial" w:cs="Arial"/>
          <w:sz w:val="24"/>
          <w:szCs w:val="24"/>
        </w:rPr>
        <w:fldChar w:fldCharType="begin" w:fldLock="1"/>
      </w:r>
      <w:r w:rsidR="00044BFC">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id":"ITEM-2","issue":"October","issued":{"date-parts":[["2001"]]},"title":"&lt;Scheffer-2001-Catastrophic shifts.pdf&gt;","type":"article-journal","volume":"413"},"uris":["http://www.mendeley.com/documents/?uuid=f5a3c666-c700-4dcf-8313-520ed26cdccf"]}],"mendeley":{"formattedCitation":"(Scheffer et al. 2001, Smith 2011)","plainTextFormattedCitation":"(Scheffer et al. 2001, Smith 2011)","previouslyFormattedCitation":"&lt;sup&gt;1,2&lt;/sup&gt;"},"properties":{"noteIndex":0},"schema":"https://github.com/citation-style-language/schema/raw/master/csl-citation.json"}</w:instrText>
      </w:r>
      <w:r w:rsidR="009E0CDA">
        <w:rPr>
          <w:rFonts w:ascii="Arial" w:hAnsi="Arial" w:cs="Arial"/>
          <w:sz w:val="24"/>
          <w:szCs w:val="24"/>
        </w:rPr>
        <w:fldChar w:fldCharType="separate"/>
      </w:r>
      <w:r w:rsidR="00044BFC" w:rsidRPr="00044BFC">
        <w:rPr>
          <w:rFonts w:ascii="Arial" w:hAnsi="Arial" w:cs="Arial"/>
          <w:noProof/>
          <w:sz w:val="24"/>
          <w:szCs w:val="24"/>
        </w:rPr>
        <w:t>(Scheffer et al. 2001, Smith 2011)</w:t>
      </w:r>
      <w:r w:rsidR="009E0CDA">
        <w:rPr>
          <w:rFonts w:ascii="Arial" w:hAnsi="Arial" w:cs="Arial"/>
          <w:sz w:val="24"/>
          <w:szCs w:val="24"/>
        </w:rPr>
        <w:fldChar w:fldCharType="end"/>
      </w:r>
      <w:r w:rsidR="00961D06">
        <w:rPr>
          <w:rFonts w:ascii="Arial" w:hAnsi="Arial" w:cs="Arial"/>
          <w:sz w:val="24"/>
          <w:szCs w:val="24"/>
        </w:rPr>
        <w:t>.</w:t>
      </w:r>
    </w:p>
    <w:p w14:paraId="5A4A0A55" w14:textId="77777777" w:rsidR="006C7458" w:rsidRDefault="00D93968" w:rsidP="003675DC">
      <w:pPr>
        <w:pStyle w:val="ListParagraph"/>
        <w:numPr>
          <w:ilvl w:val="0"/>
          <w:numId w:val="1"/>
        </w:numPr>
        <w:rPr>
          <w:rFonts w:ascii="Arial" w:hAnsi="Arial" w:cs="Arial"/>
          <w:sz w:val="24"/>
          <w:szCs w:val="24"/>
        </w:rPr>
      </w:pPr>
      <w:r>
        <w:rPr>
          <w:rFonts w:ascii="Arial" w:hAnsi="Arial" w:cs="Arial"/>
          <w:sz w:val="24"/>
          <w:szCs w:val="24"/>
        </w:rPr>
        <w:t xml:space="preserve">In an applied context, </w:t>
      </w:r>
      <w:r w:rsidR="00AD6019">
        <w:rPr>
          <w:rFonts w:ascii="Arial" w:hAnsi="Arial" w:cs="Arial"/>
          <w:sz w:val="24"/>
          <w:szCs w:val="24"/>
        </w:rPr>
        <w:t xml:space="preserve">management and restoration are often directed towards </w:t>
      </w:r>
      <w:r w:rsidR="005E1AF1">
        <w:rPr>
          <w:rFonts w:ascii="Arial" w:hAnsi="Arial" w:cs="Arial"/>
          <w:sz w:val="24"/>
          <w:szCs w:val="24"/>
        </w:rPr>
        <w:t xml:space="preserve">maintaining </w:t>
      </w:r>
      <w:r w:rsidR="000E2888">
        <w:rPr>
          <w:rFonts w:ascii="Arial" w:hAnsi="Arial" w:cs="Arial"/>
          <w:sz w:val="24"/>
          <w:szCs w:val="24"/>
        </w:rPr>
        <w:t xml:space="preserve">desirable </w:t>
      </w:r>
      <w:r w:rsidR="005E1AF1">
        <w:rPr>
          <w:rFonts w:ascii="Arial" w:hAnsi="Arial" w:cs="Arial"/>
          <w:sz w:val="24"/>
          <w:szCs w:val="24"/>
        </w:rPr>
        <w:t xml:space="preserve">states and coaxing </w:t>
      </w:r>
      <w:r w:rsidR="000E2888">
        <w:rPr>
          <w:rFonts w:ascii="Arial" w:hAnsi="Arial" w:cs="Arial"/>
          <w:sz w:val="24"/>
          <w:szCs w:val="24"/>
        </w:rPr>
        <w:t xml:space="preserve">unfavorable </w:t>
      </w:r>
      <w:r w:rsidR="00B75C4D">
        <w:rPr>
          <w:rFonts w:ascii="Arial" w:hAnsi="Arial" w:cs="Arial"/>
          <w:sz w:val="24"/>
          <w:szCs w:val="24"/>
        </w:rPr>
        <w:t xml:space="preserve">states to </w:t>
      </w:r>
      <w:r w:rsidR="00702D05">
        <w:rPr>
          <w:rFonts w:ascii="Arial" w:hAnsi="Arial" w:cs="Arial"/>
          <w:sz w:val="24"/>
          <w:szCs w:val="24"/>
        </w:rPr>
        <w:t xml:space="preserve">more </w:t>
      </w:r>
      <w:r w:rsidR="00897EC0">
        <w:rPr>
          <w:rFonts w:ascii="Arial" w:hAnsi="Arial" w:cs="Arial"/>
          <w:sz w:val="24"/>
          <w:szCs w:val="24"/>
        </w:rPr>
        <w:t xml:space="preserve">desirable confirmations. </w:t>
      </w:r>
      <w:r w:rsidR="00351D6F">
        <w:rPr>
          <w:rFonts w:ascii="Arial" w:hAnsi="Arial" w:cs="Arial"/>
          <w:sz w:val="24"/>
          <w:szCs w:val="24"/>
        </w:rPr>
        <w:t xml:space="preserve">Through identification of </w:t>
      </w:r>
      <w:r w:rsidR="0013007E">
        <w:rPr>
          <w:rFonts w:ascii="Arial" w:hAnsi="Arial" w:cs="Arial"/>
          <w:sz w:val="24"/>
          <w:szCs w:val="24"/>
        </w:rPr>
        <w:t>drivers of state change and key thresholds</w:t>
      </w:r>
      <w:r w:rsidR="00953B32">
        <w:rPr>
          <w:rFonts w:ascii="Arial" w:hAnsi="Arial" w:cs="Arial"/>
          <w:sz w:val="24"/>
          <w:szCs w:val="24"/>
        </w:rPr>
        <w:t xml:space="preserve">, adaptive management may be used to </w:t>
      </w:r>
      <w:r w:rsidR="002B6841">
        <w:rPr>
          <w:rFonts w:ascii="Arial" w:hAnsi="Arial" w:cs="Arial"/>
          <w:sz w:val="24"/>
          <w:szCs w:val="24"/>
        </w:rPr>
        <w:t xml:space="preserve">provide </w:t>
      </w:r>
      <w:r w:rsidR="00020F8C">
        <w:rPr>
          <w:rFonts w:ascii="Arial" w:hAnsi="Arial" w:cs="Arial"/>
          <w:sz w:val="24"/>
          <w:szCs w:val="24"/>
        </w:rPr>
        <w:t xml:space="preserve">critical </w:t>
      </w:r>
      <w:r w:rsidR="009A6A89">
        <w:rPr>
          <w:rFonts w:ascii="Arial" w:hAnsi="Arial" w:cs="Arial"/>
          <w:sz w:val="24"/>
          <w:szCs w:val="24"/>
        </w:rPr>
        <w:t xml:space="preserve">interventions </w:t>
      </w:r>
      <w:r w:rsidR="00D52C52">
        <w:rPr>
          <w:rFonts w:ascii="Arial" w:hAnsi="Arial" w:cs="Arial"/>
          <w:sz w:val="24"/>
          <w:szCs w:val="24"/>
        </w:rPr>
        <w:t xml:space="preserve">when </w:t>
      </w:r>
      <w:r w:rsidR="00BD0FB1">
        <w:rPr>
          <w:rFonts w:ascii="Arial" w:hAnsi="Arial" w:cs="Arial"/>
          <w:sz w:val="24"/>
          <w:szCs w:val="24"/>
        </w:rPr>
        <w:t>conditions permit</w:t>
      </w:r>
      <w:r w:rsidR="003675DC">
        <w:rPr>
          <w:rFonts w:ascii="Arial" w:hAnsi="Arial" w:cs="Arial"/>
          <w:sz w:val="24"/>
          <w:szCs w:val="24"/>
        </w:rPr>
        <w:t>.</w:t>
      </w:r>
    </w:p>
    <w:p w14:paraId="647E3C81" w14:textId="256978BF" w:rsidR="00961D06" w:rsidRDefault="003675DC" w:rsidP="006C7458">
      <w:pPr>
        <w:pStyle w:val="ListParagraph"/>
        <w:rPr>
          <w:rFonts w:ascii="Arial" w:hAnsi="Arial" w:cs="Arial"/>
          <w:sz w:val="24"/>
          <w:szCs w:val="24"/>
        </w:rPr>
      </w:pPr>
      <w:r>
        <w:rPr>
          <w:rFonts w:ascii="Arial" w:hAnsi="Arial" w:cs="Arial"/>
          <w:sz w:val="24"/>
          <w:szCs w:val="24"/>
        </w:rPr>
        <w:t xml:space="preserve"> </w:t>
      </w:r>
    </w:p>
    <w:p w14:paraId="42C8478C" w14:textId="4C18D39A" w:rsidR="004D2E53" w:rsidRDefault="004D2E53" w:rsidP="00566405">
      <w:pPr>
        <w:pStyle w:val="ListParagraph"/>
        <w:numPr>
          <w:ilvl w:val="0"/>
          <w:numId w:val="1"/>
        </w:numPr>
        <w:rPr>
          <w:rFonts w:ascii="Arial" w:hAnsi="Arial" w:cs="Arial"/>
          <w:sz w:val="24"/>
          <w:szCs w:val="24"/>
        </w:rPr>
      </w:pPr>
      <w:r>
        <w:rPr>
          <w:rFonts w:ascii="Arial" w:hAnsi="Arial" w:cs="Arial"/>
          <w:sz w:val="24"/>
          <w:szCs w:val="24"/>
        </w:rPr>
        <w:t>Resilience</w:t>
      </w:r>
      <w:r w:rsidR="00324F85">
        <w:rPr>
          <w:rFonts w:ascii="Arial" w:hAnsi="Arial" w:cs="Arial"/>
          <w:sz w:val="24"/>
          <w:szCs w:val="24"/>
        </w:rPr>
        <w:t xml:space="preserve">-based frameworks have </w:t>
      </w:r>
      <w:r w:rsidR="00DB049C">
        <w:rPr>
          <w:rFonts w:ascii="Arial" w:hAnsi="Arial" w:cs="Arial"/>
          <w:sz w:val="24"/>
          <w:szCs w:val="24"/>
        </w:rPr>
        <w:t>prove</w:t>
      </w:r>
      <w:r w:rsidR="00E61B8A">
        <w:rPr>
          <w:rFonts w:ascii="Arial" w:hAnsi="Arial" w:cs="Arial"/>
          <w:sz w:val="24"/>
          <w:szCs w:val="24"/>
        </w:rPr>
        <w:t xml:space="preserve">n </w:t>
      </w:r>
      <w:r w:rsidR="00324F85">
        <w:rPr>
          <w:rFonts w:ascii="Arial" w:hAnsi="Arial" w:cs="Arial"/>
          <w:sz w:val="24"/>
          <w:szCs w:val="24"/>
        </w:rPr>
        <w:t xml:space="preserve">particularly valuable </w:t>
      </w:r>
      <w:r w:rsidR="006C5439">
        <w:rPr>
          <w:rFonts w:ascii="Arial" w:hAnsi="Arial" w:cs="Arial"/>
          <w:sz w:val="24"/>
          <w:szCs w:val="24"/>
        </w:rPr>
        <w:t>to rangeland management</w:t>
      </w:r>
      <w:r w:rsidR="00940DD5">
        <w:rPr>
          <w:rFonts w:ascii="Arial" w:hAnsi="Arial" w:cs="Arial"/>
          <w:sz w:val="24"/>
          <w:szCs w:val="24"/>
        </w:rPr>
        <w:t xml:space="preserve">, where traditional 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 xml:space="preserve">nonlinear community responses. </w:t>
      </w:r>
    </w:p>
    <w:p w14:paraId="171442E3" w14:textId="62E3BB0D" w:rsidR="00A226CA" w:rsidRPr="00F270CE"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reference, </w:t>
      </w:r>
      <w:r w:rsidR="00493F57">
        <w:rPr>
          <w:rFonts w:ascii="Arial" w:hAnsi="Arial" w:cs="Arial"/>
          <w:sz w:val="24"/>
          <w:szCs w:val="24"/>
        </w:rPr>
        <w:t>s</w:t>
      </w:r>
      <w:r w:rsidR="00395D0D">
        <w:rPr>
          <w:rFonts w:ascii="Arial" w:hAnsi="Arial" w:cs="Arial"/>
          <w:sz w:val="24"/>
          <w:szCs w:val="24"/>
        </w:rPr>
        <w:t>tate and transition models (STMs)</w:t>
      </w:r>
      <w:r w:rsidR="00493F57">
        <w:rPr>
          <w:rFonts w:ascii="Arial" w:hAnsi="Arial" w:cs="Arial"/>
          <w:sz w:val="24"/>
          <w:szCs w:val="24"/>
        </w:rPr>
        <w:t xml:space="preserve">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31DBE71C" w14:textId="18240BA8" w:rsidR="009D544E" w:rsidRPr="009D544E" w:rsidRDefault="00517BE2" w:rsidP="007D066F">
      <w:pPr>
        <w:pStyle w:val="ListParagraph"/>
        <w:numPr>
          <w:ilvl w:val="0"/>
          <w:numId w:val="1"/>
        </w:numPr>
        <w:rPr>
          <w:rFonts w:ascii="Arial" w:hAnsi="Arial" w:cs="Arial"/>
          <w:b/>
          <w:sz w:val="24"/>
          <w:szCs w:val="24"/>
        </w:rPr>
      </w:pPr>
      <w:r>
        <w:rPr>
          <w:rFonts w:ascii="Arial" w:hAnsi="Arial" w:cs="Arial"/>
          <w:sz w:val="24"/>
          <w:szCs w:val="24"/>
        </w:rPr>
        <w:t xml:space="preserve">While a key conceptual tool, empirical tests of state and transition models </w:t>
      </w:r>
      <w:r w:rsidR="00511892">
        <w:rPr>
          <w:rFonts w:ascii="Arial" w:hAnsi="Arial" w:cs="Arial"/>
          <w:sz w:val="24"/>
          <w:szCs w:val="24"/>
        </w:rPr>
        <w:t>are</w:t>
      </w:r>
      <w:r>
        <w:rPr>
          <w:rFonts w:ascii="Arial" w:hAnsi="Arial" w:cs="Arial"/>
          <w:sz w:val="24"/>
          <w:szCs w:val="24"/>
        </w:rPr>
        <w:t xml:space="preserve"> limited</w:t>
      </w:r>
      <w:r w:rsidR="00915188">
        <w:rPr>
          <w:rFonts w:ascii="Arial" w:hAnsi="Arial" w:cs="Arial"/>
          <w:sz w:val="24"/>
          <w:szCs w:val="24"/>
        </w:rPr>
        <w:t xml:space="preserve"> </w:t>
      </w:r>
      <w:r w:rsidR="0041249B">
        <w:rPr>
          <w:rFonts w:ascii="Arial" w:hAnsi="Arial" w:cs="Arial"/>
          <w:sz w:val="24"/>
          <w:szCs w:val="24"/>
        </w:rPr>
        <w:fldChar w:fldCharType="begin" w:fldLock="1"/>
      </w:r>
      <w:r w:rsidR="00044BFC">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3feeb776-5994-4ba0-9c1e-bbc928b1d882"]},{"id":"ITEM-4","itemData":{"author":[{"dropping-particle":"","family":"Allen-Diaz","given":"Barbara","non-dropping-particle":"","parse-names":false,"suffix":""},{"dropping-particle":"","family":"Bartolome","given":"James W.","non-dropping-particle":"","parse-names":false,"suffix":""}],"container-title":"Ecological Applications","id":"ITEM-4","issue":"3","issued":{"date-parts":[["1998"]]},"page":"795-804","title":"Sagebrush – Grass Vegetation Dynamics : Comparing Classical and State-Transition Models","type":"article-journal","volume":"8"},"uris":["http://www.mendeley.com/documents/?uuid=6354e2e2-5c05-4d7b-873a-d4803f3874a2"]}],"mendeley":{"formattedCitation":"(Allen-Diaz and Bartolome 1998, Jackson and Bartolome 2002, Bagchi et al. 2012, Stein et al. 2016)","plainTextFormattedCitation":"(Allen-Diaz and Bartolome 1998, Jackson and Bartolome 2002, Bagchi et al. 2012, Stein et al. 2016)","previouslyFormattedCitation":"&lt;sup&gt;3–6&lt;/sup&gt;"},"properties":{"noteIndex":0},"schema":"https://github.com/citation-style-language/schema/raw/master/csl-citation.json"}</w:instrText>
      </w:r>
      <w:r w:rsidR="0041249B">
        <w:rPr>
          <w:rFonts w:ascii="Arial" w:hAnsi="Arial" w:cs="Arial"/>
          <w:sz w:val="24"/>
          <w:szCs w:val="24"/>
        </w:rPr>
        <w:fldChar w:fldCharType="separate"/>
      </w:r>
      <w:r w:rsidR="00044BFC" w:rsidRPr="00044BFC">
        <w:rPr>
          <w:rFonts w:ascii="Arial" w:hAnsi="Arial" w:cs="Arial"/>
          <w:noProof/>
          <w:sz w:val="24"/>
          <w:szCs w:val="24"/>
        </w:rPr>
        <w:t>(Allen-Diaz and Bartolome 1998, Jackson and Bartolome 2002, Bagchi et al. 2012, Stein et al. 2016)</w:t>
      </w:r>
      <w:r w:rsidR="0041249B">
        <w:rPr>
          <w:rFonts w:ascii="Arial" w:hAnsi="Arial" w:cs="Arial"/>
          <w:sz w:val="24"/>
          <w:szCs w:val="24"/>
        </w:rPr>
        <w:fldChar w:fldCharType="end"/>
      </w:r>
      <w:r w:rsidR="00F84A0A">
        <w:rPr>
          <w:rFonts w:ascii="Arial" w:hAnsi="Arial" w:cs="Arial"/>
          <w:sz w:val="24"/>
          <w:szCs w:val="24"/>
        </w:rPr>
        <w:t xml:space="preserve">. State-change models are primarily </w:t>
      </w:r>
      <w:r w:rsidR="00D96F0F">
        <w:rPr>
          <w:rFonts w:ascii="Arial" w:hAnsi="Arial" w:cs="Arial"/>
          <w:sz w:val="24"/>
          <w:szCs w:val="24"/>
        </w:rPr>
        <w:t xml:space="preserve">based </w:t>
      </w:r>
      <w:r w:rsidR="004D33AC">
        <w:rPr>
          <w:rFonts w:ascii="Arial" w:hAnsi="Arial" w:cs="Arial"/>
          <w:sz w:val="24"/>
          <w:szCs w:val="24"/>
        </w:rPr>
        <w:t xml:space="preserve">on </w:t>
      </w:r>
      <w:r w:rsidR="00F84A0A">
        <w:rPr>
          <w:rFonts w:ascii="Arial" w:hAnsi="Arial" w:cs="Arial"/>
          <w:sz w:val="24"/>
          <w:szCs w:val="24"/>
        </w:rPr>
        <w:t xml:space="preserve">expert </w:t>
      </w:r>
      <w:r w:rsidR="00113B7A">
        <w:rPr>
          <w:rFonts w:ascii="Arial" w:hAnsi="Arial" w:cs="Arial"/>
          <w:sz w:val="24"/>
          <w:szCs w:val="24"/>
        </w:rPr>
        <w:t>opinion, which may benefit from a</w:t>
      </w:r>
      <w:r w:rsidR="00EC1637">
        <w:rPr>
          <w:rFonts w:ascii="Arial" w:hAnsi="Arial" w:cs="Arial"/>
          <w:sz w:val="24"/>
          <w:szCs w:val="24"/>
        </w:rPr>
        <w:t xml:space="preserve">n </w:t>
      </w:r>
      <w:r w:rsidR="00113B7A">
        <w:rPr>
          <w:rFonts w:ascii="Arial" w:hAnsi="Arial" w:cs="Arial"/>
          <w:sz w:val="24"/>
          <w:szCs w:val="24"/>
        </w:rPr>
        <w:t>evaluation to identify</w:t>
      </w:r>
      <w:r w:rsidR="009D544E">
        <w:rPr>
          <w:rFonts w:ascii="Arial" w:hAnsi="Arial" w:cs="Arial"/>
          <w:sz w:val="24"/>
          <w:szCs w:val="24"/>
        </w:rPr>
        <w:t xml:space="preserve"> </w:t>
      </w:r>
      <w:r w:rsidR="004F1F32">
        <w:rPr>
          <w:rFonts w:ascii="Arial" w:hAnsi="Arial" w:cs="Arial"/>
          <w:sz w:val="24"/>
          <w:szCs w:val="24"/>
        </w:rPr>
        <w:t xml:space="preserve">the relevance </w:t>
      </w:r>
      <w:r w:rsidR="00DF05F3">
        <w:rPr>
          <w:rFonts w:ascii="Arial" w:hAnsi="Arial" w:cs="Arial"/>
          <w:sz w:val="24"/>
          <w:szCs w:val="24"/>
        </w:rPr>
        <w:t xml:space="preserve">of </w:t>
      </w:r>
      <w:r w:rsidR="00113B7A">
        <w:rPr>
          <w:rFonts w:ascii="Arial" w:hAnsi="Arial" w:cs="Arial"/>
          <w:sz w:val="24"/>
          <w:szCs w:val="24"/>
        </w:rPr>
        <w:t>states in partitioning</w:t>
      </w:r>
      <w:r w:rsidR="00284BFB">
        <w:rPr>
          <w:rFonts w:ascii="Arial" w:hAnsi="Arial" w:cs="Arial"/>
          <w:sz w:val="24"/>
          <w:szCs w:val="24"/>
        </w:rPr>
        <w:t xml:space="preserve"> total</w:t>
      </w:r>
      <w:r w:rsidR="00113B7A">
        <w:rPr>
          <w:rFonts w:ascii="Arial" w:hAnsi="Arial" w:cs="Arial"/>
          <w:sz w:val="24"/>
          <w:szCs w:val="24"/>
        </w:rPr>
        <w:t xml:space="preserve"> variance in community composition</w:t>
      </w:r>
      <w:r w:rsidR="009D544E">
        <w:rPr>
          <w:rFonts w:ascii="Arial" w:hAnsi="Arial" w:cs="Arial"/>
          <w:sz w:val="24"/>
          <w:szCs w:val="24"/>
        </w:rPr>
        <w:t xml:space="preserve">, and </w:t>
      </w:r>
      <w:r w:rsidR="00EC1637">
        <w:rPr>
          <w:rFonts w:ascii="Arial" w:hAnsi="Arial" w:cs="Arial"/>
          <w:sz w:val="24"/>
          <w:szCs w:val="24"/>
        </w:rPr>
        <w:t xml:space="preserve">a quantitative assessment of state resilience. </w:t>
      </w:r>
    </w:p>
    <w:p w14:paraId="3EB48C86" w14:textId="77777777" w:rsidR="009D544E" w:rsidRDefault="009D544E" w:rsidP="009D544E">
      <w:pPr>
        <w:pStyle w:val="ListParagraph"/>
        <w:rPr>
          <w:rFonts w:ascii="Arial" w:hAnsi="Arial" w:cs="Arial"/>
          <w:sz w:val="24"/>
          <w:szCs w:val="24"/>
        </w:rPr>
      </w:pPr>
    </w:p>
    <w:p w14:paraId="55D0727A" w14:textId="4F45AAC1" w:rsidR="00F53B91" w:rsidRPr="00113B7A" w:rsidRDefault="00F53B91" w:rsidP="009D544E">
      <w:pPr>
        <w:pStyle w:val="ListParagraph"/>
        <w:rPr>
          <w:rFonts w:ascii="Arial" w:hAnsi="Arial" w:cs="Arial"/>
          <w:b/>
          <w:sz w:val="24"/>
          <w:szCs w:val="24"/>
        </w:rPr>
      </w:pPr>
      <w:r w:rsidRPr="00113B7A">
        <w:rPr>
          <w:rFonts w:ascii="Arial" w:hAnsi="Arial" w:cs="Arial"/>
          <w:b/>
          <w:sz w:val="24"/>
          <w:szCs w:val="24"/>
        </w:rPr>
        <w:t>California Annual Grasslands</w:t>
      </w:r>
    </w:p>
    <w:p w14:paraId="26B85D48" w14:textId="06682734" w:rsidR="00F2776A" w:rsidRDefault="00A47C53" w:rsidP="002F750D">
      <w:pPr>
        <w:pStyle w:val="ListParagraph"/>
        <w:numPr>
          <w:ilvl w:val="0"/>
          <w:numId w:val="1"/>
        </w:numPr>
        <w:rPr>
          <w:rFonts w:ascii="Arial" w:hAnsi="Arial" w:cs="Arial"/>
          <w:sz w:val="24"/>
          <w:szCs w:val="24"/>
        </w:rPr>
      </w:pPr>
      <w:commentRangeStart w:id="1"/>
      <w:r w:rsidRPr="00AC4BA6">
        <w:rPr>
          <w:rFonts w:ascii="Arial" w:hAnsi="Arial" w:cs="Arial"/>
          <w:sz w:val="24"/>
          <w:szCs w:val="24"/>
        </w:rPr>
        <w:lastRenderedPageBreak/>
        <w:t xml:space="preserve">California grasslands </w:t>
      </w:r>
      <w:r w:rsidR="00113B7A">
        <w:rPr>
          <w:rFonts w:ascii="Arial" w:hAnsi="Arial" w:cs="Arial"/>
          <w:sz w:val="24"/>
          <w:szCs w:val="24"/>
        </w:rPr>
        <w:t xml:space="preserve">have long been a </w:t>
      </w:r>
      <w:commentRangeStart w:id="2"/>
      <w:r w:rsidR="007C6508">
        <w:rPr>
          <w:rFonts w:ascii="Arial" w:hAnsi="Arial" w:cs="Arial"/>
          <w:sz w:val="24"/>
          <w:szCs w:val="24"/>
        </w:rPr>
        <w:t>focal</w:t>
      </w:r>
      <w:commentRangeEnd w:id="2"/>
      <w:r w:rsidR="00E42B37">
        <w:rPr>
          <w:rStyle w:val="CommentReference"/>
        </w:rPr>
        <w:commentReference w:id="2"/>
      </w:r>
      <w:r w:rsidR="007C6508">
        <w:rPr>
          <w:rFonts w:ascii="Arial" w:hAnsi="Arial" w:cs="Arial"/>
          <w:sz w:val="24"/>
          <w:szCs w:val="24"/>
        </w:rPr>
        <w:t xml:space="preserve">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6952C8">
        <w:rPr>
          <w:rFonts w:ascii="Arial" w:hAnsi="Arial" w:cs="Arial"/>
          <w:sz w:val="24"/>
          <w:szCs w:val="24"/>
        </w:rPr>
        <w:t>More recently, distinctions are often made between</w:t>
      </w:r>
      <w:r w:rsidR="00E71ECE">
        <w:rPr>
          <w:rFonts w:ascii="Arial" w:hAnsi="Arial" w:cs="Arial"/>
          <w:sz w:val="24"/>
          <w:szCs w:val="24"/>
        </w:rPr>
        <w:t>:</w:t>
      </w:r>
    </w:p>
    <w:p w14:paraId="21181A49" w14:textId="77777777"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1) Naturalized exotic annual grasses that now compose a majority of grassland vegetation in the state.</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15CE4510" w:rsidR="00E96CC5" w:rsidRP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commentRangeEnd w:id="1"/>
      <w:r w:rsidR="00C11B81">
        <w:rPr>
          <w:rStyle w:val="CommentReference"/>
        </w:rPr>
        <w:commentReference w:id="1"/>
      </w:r>
    </w:p>
    <w:p w14:paraId="05F41D36" w14:textId="42F67E98" w:rsidR="006B61CA" w:rsidRDefault="00C168A4" w:rsidP="006B61CA">
      <w:pPr>
        <w:pStyle w:val="ListParagraph"/>
        <w:numPr>
          <w:ilvl w:val="0"/>
          <w:numId w:val="1"/>
        </w:numPr>
        <w:rPr>
          <w:rFonts w:ascii="Arial" w:hAnsi="Arial" w:cs="Arial"/>
          <w:sz w:val="24"/>
          <w:szCs w:val="24"/>
        </w:rPr>
      </w:pPr>
      <w:r w:rsidRPr="006B61CA">
        <w:rPr>
          <w:rFonts w:ascii="Arial" w:hAnsi="Arial" w:cs="Arial"/>
          <w:sz w:val="24"/>
          <w:szCs w:val="24"/>
        </w:rPr>
        <w:t xml:space="preserve">Past work has shown that </w:t>
      </w:r>
      <w:r w:rsidR="006B61CA">
        <w:rPr>
          <w:rFonts w:ascii="Arial" w:hAnsi="Arial" w:cs="Arial"/>
          <w:sz w:val="24"/>
          <w:szCs w:val="24"/>
        </w:rPr>
        <w:t xml:space="preserve">transitions between key indicators of annual rangeland type depend on environmental conditions, management actions, and </w:t>
      </w:r>
      <w:r w:rsidR="0054140D">
        <w:rPr>
          <w:rFonts w:ascii="Arial" w:hAnsi="Arial" w:cs="Arial"/>
          <w:sz w:val="24"/>
          <w:szCs w:val="24"/>
        </w:rPr>
        <w:t>contingency in community assembly</w:t>
      </w:r>
      <w:r w:rsidR="00F6707B">
        <w:rPr>
          <w:rFonts w:ascii="Arial" w:hAnsi="Arial" w:cs="Arial"/>
          <w:sz w:val="24"/>
          <w:szCs w:val="24"/>
        </w:rPr>
        <w:t>.</w:t>
      </w:r>
    </w:p>
    <w:p w14:paraId="3943B599" w14:textId="1799764A" w:rsidR="006B61CA" w:rsidRDefault="006B61CA" w:rsidP="006B61CA">
      <w:pPr>
        <w:pStyle w:val="ListParagraph"/>
        <w:numPr>
          <w:ilvl w:val="1"/>
          <w:numId w:val="1"/>
        </w:numPr>
        <w:rPr>
          <w:rFonts w:ascii="Arial" w:hAnsi="Arial" w:cs="Arial"/>
          <w:sz w:val="24"/>
          <w:szCs w:val="24"/>
        </w:rPr>
      </w:pPr>
      <w:r>
        <w:rPr>
          <w:rFonts w:ascii="Arial" w:hAnsi="Arial" w:cs="Arial"/>
          <w:sz w:val="24"/>
          <w:szCs w:val="24"/>
        </w:rPr>
        <w:t xml:space="preserve">Seasonal patterns of precipitation and temperature can exert considerable control over dynamics at the seedling stage. Annual grasses germinate rapidly </w:t>
      </w:r>
      <w:r w:rsidR="00E13FF4">
        <w:rPr>
          <w:rFonts w:ascii="Arial" w:hAnsi="Arial" w:cs="Arial"/>
          <w:sz w:val="24"/>
          <w:szCs w:val="24"/>
        </w:rPr>
        <w:t xml:space="preserve">with winter rains and outcompete other taxa in the absence of periodic droughts that may favor native grasses and forbs. </w:t>
      </w:r>
    </w:p>
    <w:p w14:paraId="08B23D96" w14:textId="755BC5BA" w:rsidR="00E13FF4" w:rsidRDefault="00E13FF4" w:rsidP="006B61CA">
      <w:pPr>
        <w:pStyle w:val="ListParagraph"/>
        <w:numPr>
          <w:ilvl w:val="1"/>
          <w:numId w:val="1"/>
        </w:numPr>
        <w:rPr>
          <w:rFonts w:ascii="Arial" w:hAnsi="Arial" w:cs="Arial"/>
          <w:sz w:val="24"/>
          <w:szCs w:val="24"/>
        </w:rPr>
      </w:pPr>
      <w:r>
        <w:rPr>
          <w:rFonts w:ascii="Arial" w:hAnsi="Arial" w:cs="Arial"/>
          <w:sz w:val="24"/>
          <w:szCs w:val="24"/>
        </w:rPr>
        <w:t xml:space="preserve">Native perennial grasses are thought to be highly recruitment limited, though strong competitors once established. </w:t>
      </w:r>
    </w:p>
    <w:p w14:paraId="00AAC036" w14:textId="5AEFAEEE" w:rsidR="00E71ECE" w:rsidRDefault="00E13FF4" w:rsidP="00BE111D">
      <w:pPr>
        <w:pStyle w:val="ListParagraph"/>
        <w:numPr>
          <w:ilvl w:val="1"/>
          <w:numId w:val="1"/>
        </w:numPr>
        <w:rPr>
          <w:rFonts w:ascii="Arial" w:hAnsi="Arial" w:cs="Arial"/>
          <w:sz w:val="24"/>
          <w:szCs w:val="24"/>
        </w:rPr>
      </w:pPr>
      <w:r>
        <w:rPr>
          <w:rFonts w:ascii="Arial" w:hAnsi="Arial" w:cs="Arial"/>
          <w:sz w:val="24"/>
          <w:szCs w:val="24"/>
        </w:rPr>
        <w:t xml:space="preserve">Exotic annuals (and invasive grasses, in particular) appear to exhibit </w:t>
      </w:r>
      <w:r w:rsidR="002A2779">
        <w:rPr>
          <w:rFonts w:ascii="Arial" w:hAnsi="Arial" w:cs="Arial"/>
          <w:sz w:val="24"/>
          <w:szCs w:val="24"/>
        </w:rPr>
        <w:t xml:space="preserve">strong priority effects through changes in nutrient cycling and deposition of thick litter layers that </w:t>
      </w:r>
      <w:r w:rsidR="00CF1586">
        <w:rPr>
          <w:rFonts w:ascii="Arial" w:hAnsi="Arial" w:cs="Arial"/>
          <w:sz w:val="24"/>
          <w:szCs w:val="24"/>
        </w:rPr>
        <w:t>impede competitor establishment.</w:t>
      </w:r>
    </w:p>
    <w:p w14:paraId="3816C6F7" w14:textId="77777777" w:rsidR="00BE111D" w:rsidRPr="00BE111D" w:rsidRDefault="00BE111D" w:rsidP="00BE111D">
      <w:pPr>
        <w:pStyle w:val="ListParagraph"/>
        <w:ind w:left="1440"/>
        <w:rPr>
          <w:rFonts w:ascii="Arial" w:hAnsi="Arial" w:cs="Arial"/>
          <w:sz w:val="24"/>
          <w:szCs w:val="24"/>
        </w:rPr>
      </w:pPr>
    </w:p>
    <w:p w14:paraId="7DD0FEDF" w14:textId="51D4286A" w:rsidR="003F3413" w:rsidRDefault="00A45FF4" w:rsidP="00226DC7">
      <w:pPr>
        <w:pStyle w:val="ListParagraph"/>
        <w:numPr>
          <w:ilvl w:val="0"/>
          <w:numId w:val="1"/>
        </w:numPr>
        <w:rPr>
          <w:rFonts w:ascii="Arial" w:hAnsi="Arial" w:cs="Arial"/>
          <w:sz w:val="24"/>
          <w:szCs w:val="24"/>
        </w:rPr>
      </w:pPr>
      <w:r>
        <w:rPr>
          <w:rFonts w:ascii="Arial" w:hAnsi="Arial" w:cs="Arial"/>
          <w:sz w:val="24"/>
          <w:szCs w:val="24"/>
        </w:rPr>
        <w:t xml:space="preserve">Current climate </w:t>
      </w:r>
      <w:r w:rsidR="009A5C5C">
        <w:rPr>
          <w:rFonts w:ascii="Arial" w:hAnsi="Arial" w:cs="Arial"/>
          <w:sz w:val="24"/>
          <w:szCs w:val="24"/>
        </w:rPr>
        <w:t xml:space="preserve">projections </w:t>
      </w:r>
      <w:r w:rsidR="0081030B">
        <w:rPr>
          <w:rFonts w:ascii="Arial" w:hAnsi="Arial" w:cs="Arial"/>
          <w:sz w:val="24"/>
          <w:szCs w:val="24"/>
        </w:rPr>
        <w:t xml:space="preserve">emphasize increased duration and intensity </w:t>
      </w:r>
      <w:r w:rsidR="00423A18">
        <w:rPr>
          <w:rFonts w:ascii="Arial" w:hAnsi="Arial" w:cs="Arial"/>
          <w:sz w:val="24"/>
          <w:szCs w:val="24"/>
        </w:rPr>
        <w:t xml:space="preserve">of drought events in California which may </w:t>
      </w:r>
      <w:r w:rsidR="00856070">
        <w:rPr>
          <w:rFonts w:ascii="Arial" w:hAnsi="Arial" w:cs="Arial"/>
          <w:sz w:val="24"/>
          <w:szCs w:val="24"/>
        </w:rPr>
        <w:t xml:space="preserve">act as critical </w:t>
      </w:r>
      <w:r w:rsidR="00CB25BB">
        <w:rPr>
          <w:rFonts w:ascii="Arial" w:hAnsi="Arial" w:cs="Arial"/>
          <w:sz w:val="24"/>
          <w:szCs w:val="24"/>
        </w:rPr>
        <w:t xml:space="preserve">tipping points </w:t>
      </w:r>
      <w:r w:rsidR="003A18A4">
        <w:rPr>
          <w:rFonts w:ascii="Arial" w:hAnsi="Arial" w:cs="Arial"/>
          <w:sz w:val="24"/>
          <w:szCs w:val="24"/>
        </w:rPr>
        <w:t xml:space="preserve">in </w:t>
      </w:r>
      <w:r w:rsidR="005E0331">
        <w:rPr>
          <w:rFonts w:ascii="Arial" w:hAnsi="Arial" w:cs="Arial"/>
          <w:sz w:val="24"/>
          <w:szCs w:val="24"/>
        </w:rPr>
        <w:t>many ecosystems</w:t>
      </w:r>
      <w:r w:rsidR="00B048FA">
        <w:rPr>
          <w:rFonts w:ascii="Arial" w:hAnsi="Arial" w:cs="Arial"/>
          <w:sz w:val="24"/>
          <w:szCs w:val="24"/>
        </w:rPr>
        <w:t xml:space="preserve"> </w:t>
      </w:r>
      <w:r w:rsidR="00726FCF">
        <w:rPr>
          <w:rFonts w:ascii="Arial" w:hAnsi="Arial" w:cs="Arial"/>
          <w:sz w:val="24"/>
          <w:szCs w:val="24"/>
        </w:rPr>
        <w:fldChar w:fldCharType="begin" w:fldLock="1"/>
      </w:r>
      <w:r w:rsidR="00044BFC">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mendeley":{"formattedCitation":"(Shaw et al. 2009, Pierce et al. 2012)","plainTextFormattedCitation":"(Shaw et al. 2009, Pierce et al. 2012)","previouslyFormattedCitation":"&lt;sup&gt;7,8&lt;/sup&gt;"},"properties":{"noteIndex":0},"schema":"https://github.com/citation-style-language/schema/raw/master/csl-citation.json"}</w:instrText>
      </w:r>
      <w:r w:rsidR="00726FCF">
        <w:rPr>
          <w:rFonts w:ascii="Arial" w:hAnsi="Arial" w:cs="Arial"/>
          <w:sz w:val="24"/>
          <w:szCs w:val="24"/>
        </w:rPr>
        <w:fldChar w:fldCharType="separate"/>
      </w:r>
      <w:r w:rsidR="00044BFC" w:rsidRPr="00044BFC">
        <w:rPr>
          <w:rFonts w:ascii="Arial" w:hAnsi="Arial" w:cs="Arial"/>
          <w:noProof/>
          <w:sz w:val="24"/>
          <w:szCs w:val="24"/>
        </w:rPr>
        <w:t>(Shaw et al. 2009, Pierce et al. 2012)</w:t>
      </w:r>
      <w:r w:rsidR="00726FCF">
        <w:rPr>
          <w:rFonts w:ascii="Arial" w:hAnsi="Arial" w:cs="Arial"/>
          <w:sz w:val="24"/>
          <w:szCs w:val="24"/>
        </w:rPr>
        <w:fldChar w:fldCharType="end"/>
      </w:r>
      <w:r w:rsidR="00726FCF">
        <w:rPr>
          <w:rFonts w:ascii="Arial" w:hAnsi="Arial" w:cs="Arial"/>
          <w:sz w:val="24"/>
          <w:szCs w:val="24"/>
        </w:rPr>
        <w:t xml:space="preserve"> </w:t>
      </w:r>
      <w:r w:rsidR="00B048FA">
        <w:rPr>
          <w:rFonts w:ascii="Arial" w:hAnsi="Arial" w:cs="Arial"/>
          <w:sz w:val="24"/>
          <w:szCs w:val="24"/>
        </w:rPr>
        <w:t>–</w:t>
      </w:r>
      <w:r w:rsidR="00C679BC">
        <w:rPr>
          <w:rFonts w:ascii="Arial" w:hAnsi="Arial" w:cs="Arial"/>
          <w:sz w:val="24"/>
          <w:szCs w:val="24"/>
        </w:rPr>
        <w:t xml:space="preserve"> </w:t>
      </w:r>
      <w:r w:rsidR="00B048FA">
        <w:rPr>
          <w:rFonts w:ascii="Arial" w:hAnsi="Arial" w:cs="Arial"/>
          <w:sz w:val="24"/>
          <w:szCs w:val="24"/>
        </w:rPr>
        <w:t>a recent drought of historic magnitude</w:t>
      </w:r>
      <w:r w:rsidR="00A84584">
        <w:rPr>
          <w:rFonts w:ascii="Arial" w:hAnsi="Arial" w:cs="Arial"/>
          <w:sz w:val="24"/>
          <w:szCs w:val="24"/>
        </w:rPr>
        <w:t xml:space="preserve"> has been shown to </w:t>
      </w:r>
      <w:r w:rsidR="00F37D18">
        <w:rPr>
          <w:rFonts w:ascii="Arial" w:hAnsi="Arial" w:cs="Arial"/>
          <w:sz w:val="24"/>
          <w:szCs w:val="24"/>
        </w:rPr>
        <w:t>divide many species into distinct sets of “winners” and “losers”, with dramatic effects at the community level</w:t>
      </w:r>
      <w:r w:rsidR="00303FEE">
        <w:rPr>
          <w:rFonts w:ascii="Arial" w:hAnsi="Arial" w:cs="Arial"/>
          <w:sz w:val="24"/>
          <w:szCs w:val="24"/>
        </w:rPr>
        <w:t xml:space="preserve"> </w:t>
      </w:r>
      <w:r w:rsidR="007B61C3">
        <w:rPr>
          <w:rFonts w:ascii="Arial" w:hAnsi="Arial" w:cs="Arial"/>
          <w:sz w:val="24"/>
          <w:szCs w:val="24"/>
        </w:rPr>
        <w:fldChar w:fldCharType="begin" w:fldLock="1"/>
      </w:r>
      <w:r w:rsidR="00044BFC">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lt;sup&gt;9&lt;/sup&gt;"},"properties":{"noteIndex":0},"schema":"https://github.com/citation-style-language/schema/raw/master/csl-citation.json"}</w:instrText>
      </w:r>
      <w:r w:rsidR="007B61C3">
        <w:rPr>
          <w:rFonts w:ascii="Arial" w:hAnsi="Arial" w:cs="Arial"/>
          <w:sz w:val="24"/>
          <w:szCs w:val="24"/>
        </w:rPr>
        <w:fldChar w:fldCharType="separate"/>
      </w:r>
      <w:r w:rsidR="00044BFC" w:rsidRPr="00044BFC">
        <w:rPr>
          <w:rFonts w:ascii="Arial" w:hAnsi="Arial" w:cs="Arial"/>
          <w:noProof/>
          <w:sz w:val="24"/>
          <w:szCs w:val="24"/>
        </w:rPr>
        <w:t>(Prugh et al. 2018)</w:t>
      </w:r>
      <w:r w:rsidR="007B61C3">
        <w:rPr>
          <w:rFonts w:ascii="Arial" w:hAnsi="Arial" w:cs="Arial"/>
          <w:sz w:val="24"/>
          <w:szCs w:val="24"/>
        </w:rPr>
        <w:fldChar w:fldCharType="end"/>
      </w:r>
      <w:r w:rsidR="00F37D18">
        <w:rPr>
          <w:rFonts w:ascii="Arial" w:hAnsi="Arial" w:cs="Arial"/>
          <w:sz w:val="24"/>
          <w:szCs w:val="24"/>
        </w:rPr>
        <w:t>.</w:t>
      </w:r>
      <w:r w:rsidR="00FC7DF9">
        <w:rPr>
          <w:rFonts w:ascii="Arial" w:hAnsi="Arial" w:cs="Arial"/>
          <w:sz w:val="24"/>
          <w:szCs w:val="24"/>
        </w:rPr>
        <w:t xml:space="preserve"> With pressing </w:t>
      </w:r>
      <w:r w:rsidR="00303FEE">
        <w:rPr>
          <w:rFonts w:ascii="Arial" w:hAnsi="Arial" w:cs="Arial"/>
          <w:sz w:val="24"/>
          <w:szCs w:val="24"/>
        </w:rPr>
        <w:t>concerns</w:t>
      </w:r>
      <w:r w:rsidR="00FC7DF9">
        <w:rPr>
          <w:rFonts w:ascii="Arial" w:hAnsi="Arial" w:cs="Arial"/>
          <w:sz w:val="24"/>
          <w:szCs w:val="24"/>
        </w:rPr>
        <w:t xml:space="preserve"> on the ability of these communities to resist and reorganize following </w:t>
      </w:r>
      <w:r w:rsidR="000B5548">
        <w:rPr>
          <w:rFonts w:ascii="Arial" w:hAnsi="Arial" w:cs="Arial"/>
          <w:sz w:val="24"/>
          <w:szCs w:val="24"/>
        </w:rPr>
        <w:t>disturbance</w:t>
      </w:r>
      <w:r w:rsidR="00226DC7">
        <w:rPr>
          <w:rFonts w:ascii="Arial" w:hAnsi="Arial" w:cs="Arial"/>
          <w:sz w:val="24"/>
          <w:szCs w:val="24"/>
        </w:rPr>
        <w:t>, q</w:t>
      </w:r>
      <w:r w:rsidR="00A1449C" w:rsidRPr="00226DC7">
        <w:rPr>
          <w:rFonts w:ascii="Arial" w:hAnsi="Arial" w:cs="Arial"/>
          <w:sz w:val="24"/>
          <w:szCs w:val="24"/>
        </w:rPr>
        <w:t>uantitative</w:t>
      </w:r>
      <w:r w:rsidR="00CC4A17" w:rsidRPr="00226DC7">
        <w:rPr>
          <w:rFonts w:ascii="Arial" w:hAnsi="Arial" w:cs="Arial"/>
          <w:sz w:val="24"/>
          <w:szCs w:val="24"/>
        </w:rPr>
        <w:t xml:space="preserve">ly-driven development </w:t>
      </w:r>
      <w:r w:rsidR="00A1449C" w:rsidRPr="00226DC7">
        <w:rPr>
          <w:rFonts w:ascii="Arial" w:hAnsi="Arial" w:cs="Arial"/>
          <w:sz w:val="24"/>
          <w:szCs w:val="24"/>
        </w:rPr>
        <w:t xml:space="preserve">of </w:t>
      </w:r>
      <w:r w:rsidR="00931EC6" w:rsidRPr="00226DC7">
        <w:rPr>
          <w:rFonts w:ascii="Arial" w:hAnsi="Arial" w:cs="Arial"/>
          <w:sz w:val="24"/>
          <w:szCs w:val="24"/>
        </w:rPr>
        <w:t xml:space="preserve">state and transition models </w:t>
      </w:r>
      <w:r w:rsidR="00D62490" w:rsidRPr="00226DC7">
        <w:rPr>
          <w:rFonts w:ascii="Arial" w:hAnsi="Arial" w:cs="Arial"/>
          <w:sz w:val="24"/>
          <w:szCs w:val="24"/>
        </w:rPr>
        <w:t xml:space="preserve">in California annual grasslands </w:t>
      </w:r>
      <w:r w:rsidR="00931EC6" w:rsidRPr="00226DC7">
        <w:rPr>
          <w:rFonts w:ascii="Arial" w:hAnsi="Arial" w:cs="Arial"/>
          <w:sz w:val="24"/>
          <w:szCs w:val="24"/>
        </w:rPr>
        <w:t>may</w:t>
      </w:r>
      <w:r w:rsidR="00493161" w:rsidRPr="00226DC7">
        <w:rPr>
          <w:rFonts w:ascii="Arial" w:hAnsi="Arial" w:cs="Arial"/>
          <w:sz w:val="24"/>
          <w:szCs w:val="24"/>
        </w:rPr>
        <w:t xml:space="preserve"> provide a key evaluation of resilience in a system </w:t>
      </w:r>
      <w:r w:rsidR="00957E1B" w:rsidRPr="00226DC7">
        <w:rPr>
          <w:rFonts w:ascii="Arial" w:hAnsi="Arial" w:cs="Arial"/>
          <w:sz w:val="24"/>
          <w:szCs w:val="24"/>
        </w:rPr>
        <w:t>heavily impacted by</w:t>
      </w:r>
      <w:r w:rsidR="00576DDA" w:rsidRPr="00226DC7">
        <w:rPr>
          <w:rFonts w:ascii="Arial" w:hAnsi="Arial" w:cs="Arial"/>
          <w:sz w:val="24"/>
          <w:szCs w:val="24"/>
        </w:rPr>
        <w:t xml:space="preserve"> extreme climate events and species invasion</w:t>
      </w:r>
      <w:r w:rsidR="00165902" w:rsidRPr="00226DC7">
        <w:rPr>
          <w:rFonts w:ascii="Arial" w:hAnsi="Arial" w:cs="Arial"/>
          <w:sz w:val="24"/>
          <w:szCs w:val="24"/>
        </w:rPr>
        <w:t xml:space="preserve">. </w:t>
      </w:r>
      <w:r w:rsidR="00E5324D" w:rsidRPr="00226DC7">
        <w:rPr>
          <w:rFonts w:ascii="Arial" w:hAnsi="Arial" w:cs="Arial"/>
          <w:sz w:val="24"/>
          <w:szCs w:val="24"/>
        </w:rPr>
        <w:t xml:space="preserve">Indeed, </w:t>
      </w:r>
      <w:r w:rsidR="00DE1FEF" w:rsidRPr="00226DC7">
        <w:rPr>
          <w:rFonts w:ascii="Arial" w:hAnsi="Arial" w:cs="Arial"/>
          <w:sz w:val="24"/>
          <w:szCs w:val="24"/>
        </w:rPr>
        <w:t xml:space="preserve">many </w:t>
      </w:r>
      <w:r w:rsidR="000A4C3A" w:rsidRPr="00226DC7">
        <w:rPr>
          <w:rFonts w:ascii="Arial" w:hAnsi="Arial" w:cs="Arial"/>
          <w:sz w:val="24"/>
          <w:szCs w:val="24"/>
        </w:rPr>
        <w:t>grasslands</w:t>
      </w:r>
      <w:r w:rsidR="007C5E25" w:rsidRPr="00226DC7">
        <w:rPr>
          <w:rFonts w:ascii="Arial" w:hAnsi="Arial" w:cs="Arial"/>
          <w:sz w:val="24"/>
          <w:szCs w:val="24"/>
        </w:rPr>
        <w:t xml:space="preserve"> </w:t>
      </w:r>
      <w:r w:rsidR="000A4C3A" w:rsidRPr="00226DC7">
        <w:rPr>
          <w:rFonts w:ascii="Arial" w:hAnsi="Arial" w:cs="Arial"/>
          <w:sz w:val="24"/>
          <w:szCs w:val="24"/>
        </w:rPr>
        <w:t xml:space="preserve">mirror </w:t>
      </w:r>
      <w:r w:rsidR="00F827DD" w:rsidRPr="00226DC7">
        <w:rPr>
          <w:rFonts w:ascii="Arial" w:hAnsi="Arial" w:cs="Arial"/>
          <w:sz w:val="24"/>
          <w:szCs w:val="24"/>
        </w:rPr>
        <w:t xml:space="preserve">these </w:t>
      </w:r>
      <w:r w:rsidR="000A4C3A" w:rsidRPr="00226DC7">
        <w:rPr>
          <w:rFonts w:ascii="Arial" w:hAnsi="Arial" w:cs="Arial"/>
          <w:sz w:val="24"/>
          <w:szCs w:val="24"/>
        </w:rPr>
        <w:t xml:space="preserve">observed trends of dominance by annual invaders and increasing </w:t>
      </w:r>
      <w:r w:rsidR="00A54FF1" w:rsidRPr="00226DC7">
        <w:rPr>
          <w:rFonts w:ascii="Arial" w:hAnsi="Arial" w:cs="Arial"/>
          <w:sz w:val="24"/>
          <w:szCs w:val="24"/>
        </w:rPr>
        <w:t>climatic fluctuations.</w:t>
      </w:r>
      <w:r w:rsidR="00843E6E" w:rsidRPr="00226DC7">
        <w:rPr>
          <w:rFonts w:ascii="Arial" w:hAnsi="Arial" w:cs="Arial"/>
          <w:sz w:val="24"/>
          <w:szCs w:val="24"/>
        </w:rPr>
        <w:t xml:space="preserve"> </w:t>
      </w:r>
    </w:p>
    <w:p w14:paraId="340645A4" w14:textId="77777777" w:rsidR="001C5E1F" w:rsidRPr="00226DC7" w:rsidRDefault="001C5E1F" w:rsidP="001C5E1F">
      <w:pPr>
        <w:pStyle w:val="ListParagraph"/>
        <w:rPr>
          <w:rFonts w:ascii="Arial" w:hAnsi="Arial" w:cs="Arial"/>
          <w:sz w:val="24"/>
          <w:szCs w:val="24"/>
        </w:rPr>
      </w:pPr>
    </w:p>
    <w:p w14:paraId="47A9EF31" w14:textId="4BFF4014"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w:t>
      </w:r>
      <w:r w:rsidR="00EB7C2F">
        <w:rPr>
          <w:rFonts w:ascii="Arial" w:hAnsi="Arial" w:cs="Arial"/>
          <w:sz w:val="24"/>
          <w:szCs w:val="24"/>
        </w:rPr>
        <w:lastRenderedPageBreak/>
        <w:t xml:space="preserve">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assumptions of the resilience of different communities and the potential drivers of transition between them. </w:t>
      </w:r>
    </w:p>
    <w:p w14:paraId="17ED8CC9" w14:textId="5A855195"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states 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commentRangeStart w:id="3"/>
      <w:commentRangeStart w:id="4"/>
      <w:r w:rsidR="00BE491F">
        <w:rPr>
          <w:rFonts w:ascii="Arial" w:hAnsi="Arial" w:cs="Arial"/>
          <w:sz w:val="24"/>
          <w:szCs w:val="24"/>
        </w:rPr>
        <w:t xml:space="preserve">re transitions between states characterized by continuous, reversible changes or non-reversible changes? </w:t>
      </w:r>
      <w:commentRangeEnd w:id="3"/>
      <w:r w:rsidR="00BE491F">
        <w:rPr>
          <w:rStyle w:val="CommentReference"/>
        </w:rPr>
        <w:commentReference w:id="3"/>
      </w:r>
      <w:commentRangeEnd w:id="4"/>
      <w:r w:rsidR="00CE3801">
        <w:rPr>
          <w:rStyle w:val="CommentReference"/>
        </w:rPr>
        <w:commentReference w:id="4"/>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5"/>
      <w:r>
        <w:rPr>
          <w:rFonts w:ascii="Arial" w:hAnsi="Arial" w:cs="Arial"/>
          <w:sz w:val="24"/>
          <w:szCs w:val="24"/>
        </w:rPr>
        <w:t>site</w:t>
      </w:r>
      <w:commentRangeEnd w:id="5"/>
      <w:r w:rsidR="002045A9">
        <w:rPr>
          <w:rStyle w:val="CommentReference"/>
        </w:rPr>
        <w:commentReference w:id="5"/>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w:t>
      </w:r>
      <w:r w:rsidR="00D12361">
        <w:rPr>
          <w:rFonts w:ascii="Arial" w:hAnsi="Arial" w:cs="Arial"/>
          <w:sz w:val="24"/>
          <w:szCs w:val="24"/>
        </w:rPr>
        <w:t>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w:t>
      </w:r>
      <w:bookmarkStart w:id="6" w:name="_GoBack"/>
      <w:bookmarkEnd w:id="6"/>
      <w:r w:rsidR="00037976">
        <w:rPr>
          <w:rFonts w:ascii="Arial" w:hAnsi="Arial" w:cs="Arial"/>
          <w:sz w:val="24"/>
          <w:szCs w:val="24"/>
        </w:rPr>
        <w:t xml:space="preserve">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3517DFFF" w14:textId="43C093F0" w:rsidR="00BC7687" w:rsidRPr="00BC7687" w:rsidRDefault="008A3F53" w:rsidP="00BC7687">
      <w:pPr>
        <w:ind w:left="360"/>
        <w:rPr>
          <w:rFonts w:ascii="Arial" w:hAnsi="Arial" w:cs="Arial"/>
          <w:b/>
          <w:sz w:val="24"/>
          <w:szCs w:val="24"/>
        </w:rPr>
      </w:pPr>
      <w:commentRangeStart w:id="7"/>
      <w:r w:rsidRPr="008A3F53">
        <w:rPr>
          <w:noProof/>
        </w:rPr>
        <w:drawing>
          <wp:anchor distT="0" distB="0" distL="114300" distR="114300" simplePos="0" relativeHeight="251658240" behindDoc="1" locked="0" layoutInCell="1" allowOverlap="1" wp14:anchorId="4DF8279E" wp14:editId="43AF630A">
            <wp:simplePos x="0" y="0"/>
            <wp:positionH relativeFrom="column">
              <wp:posOffset>476250</wp:posOffset>
            </wp:positionH>
            <wp:positionV relativeFrom="paragraph">
              <wp:posOffset>-635</wp:posOffset>
            </wp:positionV>
            <wp:extent cx="4876800" cy="1543050"/>
            <wp:effectExtent l="0" t="0" r="0" b="0"/>
            <wp:wrapTight wrapText="bothSides">
              <wp:wrapPolygon edited="0">
                <wp:start x="0" y="0"/>
                <wp:lineTo x="0" y="21333"/>
                <wp:lineTo x="21516" y="21333"/>
                <wp:lineTo x="21516"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76800" cy="1543050"/>
                    </a:xfrm>
                    <a:prstGeom prst="rect">
                      <a:avLst/>
                    </a:prstGeom>
                    <a:noFill/>
                    <a:ln>
                      <a:noFill/>
                    </a:ln>
                  </pic:spPr>
                </pic:pic>
              </a:graphicData>
            </a:graphic>
          </wp:anchor>
        </w:drawing>
      </w:r>
      <w:commentRangeEnd w:id="7"/>
      <w:r w:rsidR="00BD1375">
        <w:rPr>
          <w:rStyle w:val="CommentReference"/>
        </w:rPr>
        <w:commentReference w:id="7"/>
      </w:r>
    </w:p>
    <w:p w14:paraId="78B0D5A3" w14:textId="77777777" w:rsidR="00BC7687" w:rsidRDefault="00BC7687" w:rsidP="00D52F91">
      <w:pPr>
        <w:rPr>
          <w:rFonts w:ascii="Arial" w:hAnsi="Arial" w:cs="Arial"/>
          <w:sz w:val="24"/>
          <w:szCs w:val="24"/>
        </w:rPr>
      </w:pPr>
    </w:p>
    <w:p w14:paraId="3F580380" w14:textId="77777777" w:rsidR="00BC7687" w:rsidRDefault="00BC7687" w:rsidP="00D52F91">
      <w:pPr>
        <w:rPr>
          <w:rFonts w:ascii="Arial" w:hAnsi="Arial" w:cs="Arial"/>
          <w:sz w:val="24"/>
          <w:szCs w:val="24"/>
        </w:rPr>
      </w:pPr>
    </w:p>
    <w:p w14:paraId="296687FA" w14:textId="77777777" w:rsidR="00BC7687" w:rsidRDefault="00BC7687" w:rsidP="00D52F91">
      <w:pPr>
        <w:rPr>
          <w:rFonts w:ascii="Arial" w:hAnsi="Arial" w:cs="Arial"/>
          <w:sz w:val="24"/>
          <w:szCs w:val="24"/>
        </w:rPr>
      </w:pPr>
    </w:p>
    <w:p w14:paraId="4D584290" w14:textId="4193BAFA" w:rsidR="00BC7687" w:rsidRDefault="00BC7687" w:rsidP="00D52F91">
      <w:pPr>
        <w:rPr>
          <w:rFonts w:ascii="Arial" w:hAnsi="Arial" w:cs="Arial"/>
          <w:sz w:val="24"/>
          <w:szCs w:val="24"/>
        </w:rPr>
      </w:pPr>
    </w:p>
    <w:p w14:paraId="1F575703" w14:textId="66C5CD0C" w:rsidR="00D52F91" w:rsidRDefault="00D52F91" w:rsidP="00D52F91">
      <w:pPr>
        <w:rPr>
          <w:rFonts w:ascii="Arial" w:hAnsi="Arial" w:cs="Arial"/>
          <w:sz w:val="24"/>
          <w:szCs w:val="24"/>
        </w:rPr>
      </w:pPr>
      <w:r>
        <w:rPr>
          <w:rFonts w:ascii="Arial" w:hAnsi="Arial" w:cs="Arial"/>
          <w:sz w:val="24"/>
          <w:szCs w:val="24"/>
        </w:rPr>
        <w:lastRenderedPageBreak/>
        <w:t>Weather data</w:t>
      </w:r>
    </w:p>
    <w:p w14:paraId="21023598" w14:textId="11C8CC5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including air temperature, soil temperature, precipitation, solar radiation, vapor pressure, and wind speed. We aggregated these data into monthly intervals, where we calculated</w:t>
      </w:r>
      <w:commentRangeStart w:id="8"/>
      <w:r w:rsidR="00AC739C">
        <w:rPr>
          <w:rFonts w:ascii="Arial" w:hAnsi="Arial" w:cs="Arial"/>
          <w:sz w:val="24"/>
          <w:szCs w:val="24"/>
        </w:rPr>
        <w:t xml:space="preserve"> SPEI</w:t>
      </w:r>
      <w:commentRangeEnd w:id="8"/>
      <w:r w:rsidR="00FE67DD">
        <w:rPr>
          <w:rStyle w:val="CommentReference"/>
        </w:rPr>
        <w:commentReference w:id="8"/>
      </w:r>
      <w:r w:rsidR="00AC739C">
        <w:rPr>
          <w:rFonts w:ascii="Arial" w:hAnsi="Arial" w:cs="Arial"/>
          <w:sz w:val="24"/>
          <w:szCs w:val="24"/>
        </w:rPr>
        <w:t>, a standardized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sidRPr="008354DC">
        <w:rPr>
          <w:rFonts w:ascii="Arial" w:hAnsi="Arial" w:cs="Arial"/>
          <w:i/>
          <w:sz w:val="24"/>
          <w:szCs w:val="24"/>
          <w:vertAlign w:val="subscript"/>
        </w:rPr>
        <w:t>i</w:t>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1E59BAF6" w:rsidR="003A42E2" w:rsidRDefault="003A42E2" w:rsidP="00E612D2">
      <w:pPr>
        <w:pStyle w:val="ListParagraph"/>
        <w:numPr>
          <w:ilvl w:val="0"/>
          <w:numId w:val="1"/>
        </w:numPr>
        <w:rPr>
          <w:rFonts w:ascii="Arial" w:hAnsi="Arial" w:cs="Arial"/>
          <w:sz w:val="24"/>
          <w:szCs w:val="24"/>
        </w:rPr>
      </w:pPr>
      <w:commentRangeStart w:id="9"/>
      <w:r>
        <w:rPr>
          <w:rFonts w:ascii="Arial" w:hAnsi="Arial" w:cs="Arial"/>
          <w:sz w:val="24"/>
          <w:szCs w:val="24"/>
        </w:rPr>
        <w:t xml:space="preserve">SPEI </w:t>
      </w:r>
      <w:commentRangeEnd w:id="9"/>
      <w:r w:rsidR="003112FA">
        <w:rPr>
          <w:rStyle w:val="CommentReference"/>
        </w:rPr>
        <w:commentReference w:id="9"/>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CA2791">
        <w:rPr>
          <w:rFonts w:ascii="Arial" w:hAnsi="Arial" w:cs="Arial"/>
          <w:sz w:val="24"/>
          <w:szCs w:val="24"/>
        </w:rPr>
        <w:t xml:space="preserve"> (</w:t>
      </w:r>
      <w:proofErr w:type="spellStart"/>
      <w:r w:rsidR="00CA2791">
        <w:rPr>
          <w:rFonts w:ascii="Arial" w:hAnsi="Arial" w:cs="Arial"/>
          <w:sz w:val="24"/>
          <w:szCs w:val="24"/>
        </w:rPr>
        <w:t>Prugh</w:t>
      </w:r>
      <w:proofErr w:type="spellEnd"/>
      <w:r w:rsidR="00CA2791">
        <w:rPr>
          <w:rFonts w:ascii="Arial" w:hAnsi="Arial" w:cs="Arial"/>
          <w:sz w:val="24"/>
          <w:szCs w:val="24"/>
        </w:rPr>
        <w:t xml:space="preserve"> et al. 2018)</w:t>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November – May</w:t>
      </w:r>
      <w:r w:rsidR="00694161">
        <w:rPr>
          <w:rFonts w:ascii="Arial" w:hAnsi="Arial" w:cs="Arial"/>
          <w:sz w:val="24"/>
          <w:szCs w:val="24"/>
        </w:rPr>
        <w:t>;</w:t>
      </w:r>
      <w:r w:rsidR="00854DD4">
        <w:rPr>
          <w:rFonts w:ascii="Arial" w:hAnsi="Arial" w:cs="Arial"/>
          <w:sz w:val="24"/>
          <w:szCs w:val="24"/>
        </w:rPr>
        <w:t xml:space="preserve"> 7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 xml:space="preserve">water years (19 months), and three </w:t>
      </w:r>
      <w:r w:rsidR="00B307C7">
        <w:rPr>
          <w:rFonts w:ascii="Arial" w:hAnsi="Arial" w:cs="Arial"/>
          <w:sz w:val="24"/>
          <w:szCs w:val="24"/>
        </w:rPr>
        <w:t xml:space="preserve">consecutive </w:t>
      </w:r>
      <w:r w:rsidR="00694161">
        <w:rPr>
          <w:rFonts w:ascii="Arial" w:hAnsi="Arial" w:cs="Arial"/>
          <w:sz w:val="24"/>
          <w:szCs w:val="24"/>
        </w:rPr>
        <w:t xml:space="preserve">water years (31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All SPEI calculations were performed using the package “</w:t>
      </w:r>
      <w:proofErr w:type="spellStart"/>
      <w:r w:rsidR="0010563A">
        <w:rPr>
          <w:rFonts w:ascii="Arial" w:hAnsi="Arial" w:cs="Arial"/>
          <w:sz w:val="24"/>
          <w:szCs w:val="24"/>
        </w:rPr>
        <w:t>spei</w:t>
      </w:r>
      <w:proofErr w:type="spellEnd"/>
      <w:r w:rsidR="0010563A">
        <w:rPr>
          <w:rFonts w:ascii="Arial" w:hAnsi="Arial" w:cs="Arial"/>
          <w:sz w:val="24"/>
          <w:szCs w:val="24"/>
        </w:rPr>
        <w:t xml:space="preserve">”.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proofErr w:type="spellStart"/>
      <w:r w:rsidR="008D76DB" w:rsidRPr="008D76DB">
        <w:rPr>
          <w:rFonts w:ascii="Arial" w:hAnsi="Arial" w:cs="Arial"/>
          <w:i/>
          <w:sz w:val="24"/>
          <w:szCs w:val="24"/>
        </w:rPr>
        <w:t>Bromus</w:t>
      </w:r>
      <w:proofErr w:type="spellEnd"/>
      <w:r w:rsidR="008D76DB" w:rsidRPr="008D76DB">
        <w:rPr>
          <w:rFonts w:ascii="Arial" w:hAnsi="Arial" w:cs="Arial"/>
          <w:i/>
          <w:sz w:val="24"/>
          <w:szCs w:val="24"/>
        </w:rPr>
        <w:t xml:space="preserve"> </w:t>
      </w:r>
      <w:proofErr w:type="spellStart"/>
      <w:r w:rsidR="008D76DB" w:rsidRPr="008D76DB">
        <w:rPr>
          <w:rFonts w:ascii="Arial" w:hAnsi="Arial" w:cs="Arial"/>
          <w:i/>
          <w:sz w:val="24"/>
          <w:szCs w:val="24"/>
        </w:rPr>
        <w:t>diandrus</w:t>
      </w:r>
      <w:proofErr w:type="spellEnd"/>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lastRenderedPageBreak/>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w:t>
      </w:r>
      <w:proofErr w:type="spellStart"/>
      <w:r w:rsidR="00044704">
        <w:rPr>
          <w:rFonts w:ascii="Arial" w:hAnsi="Arial" w:cs="Arial"/>
          <w:sz w:val="24"/>
          <w:szCs w:val="24"/>
        </w:rPr>
        <w:t>medioids</w:t>
      </w:r>
      <w:proofErr w:type="spellEnd"/>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datapoints as group “medoids” and computes the sum of distances</w:t>
      </w:r>
      <w:r w:rsidR="00F661FA">
        <w:rPr>
          <w:rFonts w:ascii="Arial" w:hAnsi="Arial" w:cs="Arial"/>
          <w:sz w:val="24"/>
          <w:szCs w:val="24"/>
        </w:rPr>
        <w:t xml:space="preserve"> </w:t>
      </w:r>
      <w:r w:rsidR="00D52F91">
        <w:rPr>
          <w:rFonts w:ascii="Arial" w:hAnsi="Arial" w:cs="Arial"/>
          <w:sz w:val="24"/>
          <w:szCs w:val="24"/>
        </w:rPr>
        <w:t xml:space="preserve">between points and their associated </w:t>
      </w:r>
      <w:proofErr w:type="spellStart"/>
      <w:r w:rsidR="00D52F91">
        <w:rPr>
          <w:rFonts w:ascii="Arial" w:hAnsi="Arial" w:cs="Arial"/>
          <w:sz w:val="24"/>
          <w:szCs w:val="24"/>
        </w:rPr>
        <w:t>medioid</w:t>
      </w:r>
      <w:proofErr w:type="spellEnd"/>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w:t>
      </w:r>
      <w:proofErr w:type="spellStart"/>
      <w:r w:rsidR="00D52F91">
        <w:rPr>
          <w:rFonts w:ascii="Arial" w:hAnsi="Arial" w:cs="Arial"/>
          <w:sz w:val="24"/>
          <w:szCs w:val="24"/>
        </w:rPr>
        <w:t>mediods</w:t>
      </w:r>
      <w:proofErr w:type="spellEnd"/>
      <w:r w:rsidR="00D52F91">
        <w:rPr>
          <w:rFonts w:ascii="Arial" w:hAnsi="Arial" w:cs="Arial"/>
          <w:sz w:val="24"/>
          <w:szCs w:val="24"/>
        </w:rPr>
        <w:t xml:space="preserve">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w:t>
      </w:r>
      <w:proofErr w:type="spellStart"/>
      <w:r w:rsidR="00B9686C" w:rsidRPr="00B9686C">
        <w:rPr>
          <w:rFonts w:ascii="Arial" w:hAnsi="Arial" w:cs="Arial"/>
          <w:sz w:val="24"/>
          <w:szCs w:val="24"/>
        </w:rPr>
        <w:t>medioids</w:t>
      </w:r>
      <w:proofErr w:type="spellEnd"/>
      <w:r w:rsidR="00B9686C" w:rsidRPr="00B9686C">
        <w:rPr>
          <w:rFonts w:ascii="Arial" w:hAnsi="Arial" w:cs="Arial"/>
          <w:sz w:val="24"/>
          <w:szCs w:val="24"/>
        </w:rPr>
        <w:t xml:space="preserve">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w:t>
      </w:r>
      <w:proofErr w:type="spellStart"/>
      <w:r w:rsidR="00D57B70">
        <w:rPr>
          <w:rFonts w:ascii="Arial" w:hAnsi="Arial" w:cs="Arial"/>
          <w:sz w:val="24"/>
          <w:szCs w:val="24"/>
        </w:rPr>
        <w:t>nbclust</w:t>
      </w:r>
      <w:proofErr w:type="spellEnd"/>
      <w:r w:rsidR="002E6137">
        <w:rPr>
          <w:rFonts w:ascii="Arial" w:hAnsi="Arial" w:cs="Arial"/>
          <w:sz w:val="24"/>
          <w:szCs w:val="24"/>
        </w:rPr>
        <w:t>.</w:t>
      </w:r>
    </w:p>
    <w:p w14:paraId="2CA40317" w14:textId="16C0C234" w:rsidR="00380521" w:rsidRDefault="000F1EE5" w:rsidP="00D57B70">
      <w:pPr>
        <w:pStyle w:val="ListParagraph"/>
        <w:numPr>
          <w:ilvl w:val="0"/>
          <w:numId w:val="1"/>
        </w:numPr>
        <w:rPr>
          <w:rFonts w:ascii="Arial" w:hAnsi="Arial" w:cs="Arial"/>
          <w:sz w:val="24"/>
          <w:szCs w:val="24"/>
        </w:rPr>
      </w:pPr>
      <w:commentRangeStart w:id="10"/>
      <w:r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10"/>
      <w:r w:rsidR="00FE67DD">
        <w:rPr>
          <w:rStyle w:val="CommentReference"/>
        </w:rPr>
        <w:commentReference w:id="10"/>
      </w:r>
    </w:p>
    <w:p w14:paraId="6ACB04F3" w14:textId="35A8C0DD" w:rsidR="008861BC" w:rsidRPr="00380521" w:rsidRDefault="009E5F88" w:rsidP="00380521">
      <w:pPr>
        <w:ind w:left="360"/>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36457E67">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57B70"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09B6BC32" w14:textId="246C7F9B" w:rsidR="00913889" w:rsidRPr="00403CEE" w:rsidRDefault="00913889" w:rsidP="00737192">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716814FA" w:rsidR="00403CEE" w:rsidRPr="000B00C9" w:rsidRDefault="000C500B" w:rsidP="00403CEE">
      <w:pPr>
        <w:pStyle w:val="ListParagraph"/>
        <w:numPr>
          <w:ilvl w:val="1"/>
          <w:numId w:val="1"/>
        </w:numPr>
        <w:rPr>
          <w:rFonts w:ascii="Arial" w:hAnsi="Arial" w:cs="Arial"/>
          <w:b/>
          <w:sz w:val="24"/>
          <w:szCs w:val="24"/>
        </w:rPr>
      </w:pPr>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35B78DEA">
                <wp:simplePos x="0" y="0"/>
                <wp:positionH relativeFrom="column">
                  <wp:posOffset>1313180</wp:posOffset>
                </wp:positionH>
                <wp:positionV relativeFrom="paragraph">
                  <wp:posOffset>106617</wp:posOffset>
                </wp:positionV>
                <wp:extent cx="25244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442"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8.4pt;width:19.9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&#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11"/>
      <w:commentRangeStart w:id="12"/>
      <w:r w:rsidR="000B00C9" w:rsidRPr="000B00C9">
        <w:rPr>
          <w:rFonts w:ascii="Arial" w:hAnsi="Arial" w:cs="Arial"/>
          <w:b/>
          <w:noProof/>
          <w:sz w:val="24"/>
          <w:szCs w:val="24"/>
        </w:rPr>
        <w:drawing>
          <wp:anchor distT="0" distB="0" distL="114300" distR="114300" simplePos="0" relativeHeight="251660288" behindDoc="0" locked="0" layoutInCell="1" allowOverlap="1" wp14:anchorId="60C7FA21" wp14:editId="12A881C2">
            <wp:simplePos x="0" y="0"/>
            <wp:positionH relativeFrom="column">
              <wp:posOffset>1258784</wp:posOffset>
            </wp:positionH>
            <wp:positionV relativeFrom="paragraph">
              <wp:posOffset>398145</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1"/>
      <w:r w:rsidR="00B31A98">
        <w:rPr>
          <w:rStyle w:val="CommentReference"/>
        </w:rPr>
        <w:commentReference w:id="11"/>
      </w:r>
      <w:commentRangeEnd w:id="12"/>
      <w:r w:rsidR="00264644">
        <w:rPr>
          <w:rStyle w:val="CommentReference"/>
        </w:rPr>
        <w:commentReference w:id="12"/>
      </w:r>
      <w:proofErr w:type="spellStart"/>
      <w:r w:rsidR="000B00C9">
        <w:rPr>
          <w:rFonts w:ascii="Arial" w:hAnsi="Arial" w:cs="Arial"/>
          <w:sz w:val="24"/>
          <w:szCs w:val="24"/>
        </w:rPr>
        <w:t>E.g</w:t>
      </w:r>
      <w:proofErr w:type="spellEnd"/>
      <w:r w:rsidR="000B00C9">
        <w:rPr>
          <w:rFonts w:ascii="Arial" w:hAnsi="Arial" w:cs="Arial"/>
          <w:sz w:val="24"/>
          <w:szCs w:val="24"/>
        </w:rPr>
        <w:t>, the probability of a tr</w:t>
      </w:r>
      <w:r w:rsidR="009A11A2">
        <w:rPr>
          <w:rFonts w:ascii="Arial" w:hAnsi="Arial" w:cs="Arial"/>
          <w:sz w:val="24"/>
          <w:szCs w:val="24"/>
        </w:rPr>
        <w:t xml:space="preserve">ansition between states 1 and 2, </w:t>
      </w:r>
      <w:r w:rsidR="000865DB" w:rsidRPr="000865DB">
        <w:rPr>
          <w:rFonts w:ascii="Arial" w:hAnsi="Arial" w:cs="Arial"/>
          <w:i/>
          <w:sz w:val="24"/>
          <w:szCs w:val="24"/>
        </w:rPr>
        <w:t>q</w:t>
      </w:r>
      <w:r w:rsidR="00FF3F3C">
        <w:rPr>
          <w:rFonts w:ascii="Arial" w:hAnsi="Arial" w:cs="Arial"/>
          <w:i/>
          <w:sz w:val="24"/>
          <w:szCs w:val="24"/>
        </w:rPr>
        <w:t>’</w:t>
      </w:r>
      <w:r w:rsidR="000B00C9" w:rsidRPr="000865DB">
        <w:rPr>
          <w:rFonts w:ascii="Arial" w:hAnsi="Arial" w:cs="Arial"/>
          <w:i/>
          <w:sz w:val="24"/>
          <w:szCs w:val="24"/>
          <w:vertAlign w:val="subscript"/>
        </w:rPr>
        <w:t>12</w:t>
      </w:r>
      <w:r w:rsidR="00FF3F3C">
        <w:rPr>
          <w:rFonts w:ascii="Arial" w:hAnsi="Arial" w:cs="Arial"/>
          <w:sz w:val="24"/>
          <w:szCs w:val="24"/>
        </w:rPr>
        <w:t>,</w:t>
      </w:r>
      <w:r w:rsidR="000B00C9">
        <w:rPr>
          <w:rFonts w:ascii="Arial" w:hAnsi="Arial" w:cs="Arial"/>
          <w:sz w:val="24"/>
          <w:szCs w:val="24"/>
        </w:rPr>
        <w:t xml:space="preserve"> can be represented by:</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lastRenderedPageBreak/>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2BA7AC1B" w14:textId="07FCC64F" w:rsidR="00EF0A1C" w:rsidRPr="00E67E46" w:rsidRDefault="00403CEE" w:rsidP="00E67E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package.</w:t>
      </w:r>
    </w:p>
    <w:p w14:paraId="4217AA4C" w14:textId="77777777" w:rsidR="0013264B" w:rsidRDefault="0013264B">
      <w:pPr>
        <w:rPr>
          <w:rFonts w:ascii="Arial" w:hAnsi="Arial" w:cs="Arial"/>
          <w:b/>
          <w:sz w:val="24"/>
          <w:szCs w:val="24"/>
        </w:rPr>
      </w:pPr>
      <w:r>
        <w:rPr>
          <w:rFonts w:ascii="Arial" w:hAnsi="Arial" w:cs="Arial"/>
          <w:b/>
          <w:sz w:val="24"/>
          <w:szCs w:val="24"/>
        </w:rPr>
        <w:br w:type="page"/>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lastRenderedPageBreak/>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1F44C43F"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I suppose this could also be in the methods part of the paper.</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3"/>
      <w:commentRangeStart w:id="14"/>
      <w:r>
        <w:rPr>
          <w:rFonts w:ascii="Arial" w:hAnsi="Arial" w:cs="Arial"/>
          <w:sz w:val="24"/>
          <w:szCs w:val="24"/>
        </w:rPr>
        <w:t xml:space="preserve">1983 – 2018 </w:t>
      </w:r>
      <w:commentRangeEnd w:id="13"/>
      <w:r w:rsidR="00595C44">
        <w:rPr>
          <w:rStyle w:val="CommentReference"/>
        </w:rPr>
        <w:commentReference w:id="13"/>
      </w:r>
      <w:commentRangeEnd w:id="14"/>
      <w:r w:rsidR="00432469">
        <w:rPr>
          <w:rStyle w:val="CommentReference"/>
        </w:rPr>
        <w:commentReference w:id="14"/>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 xml:space="preserve">Key takeaway here is that there was a </w:t>
      </w:r>
      <w:proofErr w:type="gramStart"/>
      <w:r>
        <w:rPr>
          <w:rFonts w:ascii="Arial" w:hAnsi="Arial" w:cs="Arial"/>
          <w:sz w:val="24"/>
          <w:szCs w:val="24"/>
        </w:rPr>
        <w:t>really significant</w:t>
      </w:r>
      <w:proofErr w:type="gramEnd"/>
      <w:r>
        <w:rPr>
          <w:rFonts w:ascii="Arial" w:hAnsi="Arial" w:cs="Arial"/>
          <w:sz w:val="24"/>
          <w:szCs w:val="24"/>
        </w:rPr>
        <w:t xml:space="preserve">, measurable drought in 2012-2016. This isn’t surprising, but helpful to demonstrate that this metric is sensitive to these </w:t>
      </w:r>
      <w:proofErr w:type="gramStart"/>
      <w:r>
        <w:rPr>
          <w:rFonts w:ascii="Arial" w:hAnsi="Arial" w:cs="Arial"/>
          <w:sz w:val="24"/>
          <w:szCs w:val="24"/>
        </w:rPr>
        <w:t>patterns, and</w:t>
      </w:r>
      <w:proofErr w:type="gramEnd"/>
      <w:r>
        <w:rPr>
          <w:rFonts w:ascii="Arial" w:hAnsi="Arial" w:cs="Arial"/>
          <w:sz w:val="24"/>
          <w:szCs w:val="24"/>
        </w:rPr>
        <w:t xml:space="preserve">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proofErr w:type="gramStart"/>
      <w:r w:rsidRPr="00E67E46">
        <w:rPr>
          <w:rFonts w:ascii="Arial" w:hAnsi="Arial" w:cs="Arial"/>
          <w:sz w:val="24"/>
          <w:szCs w:val="24"/>
        </w:rPr>
        <w:t>Also</w:t>
      </w:r>
      <w:proofErr w:type="gramEnd"/>
      <w:r w:rsidRPr="00E67E46">
        <w:rPr>
          <w:rFonts w:ascii="Arial" w:hAnsi="Arial" w:cs="Arial"/>
          <w:sz w:val="24"/>
          <w:szCs w:val="24"/>
        </w:rPr>
        <w:t xml:space="preserve">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28D01940" w14:textId="6F32E02C" w:rsidR="00FB18F0" w:rsidRPr="007602C5" w:rsidRDefault="00FB18F0" w:rsidP="00E67E46">
      <w:pPr>
        <w:pStyle w:val="ListParagraph"/>
        <w:numPr>
          <w:ilvl w:val="0"/>
          <w:numId w:val="1"/>
        </w:numPr>
        <w:rPr>
          <w:rFonts w:ascii="Arial" w:hAnsi="Arial" w:cs="Arial"/>
          <w:color w:val="FF0000"/>
          <w:sz w:val="24"/>
          <w:szCs w:val="24"/>
        </w:rPr>
      </w:pPr>
      <w:commentRangeStart w:id="15"/>
      <w:r w:rsidRPr="007602C5">
        <w:rPr>
          <w:rFonts w:ascii="Arial" w:hAnsi="Arial" w:cs="Arial"/>
          <w:color w:val="FF0000"/>
          <w:sz w:val="24"/>
          <w:szCs w:val="24"/>
        </w:rPr>
        <w:t>2018</w:t>
      </w:r>
      <w:commentRangeEnd w:id="15"/>
      <w:r w:rsidR="00E1703E">
        <w:rPr>
          <w:rStyle w:val="CommentReference"/>
        </w:rPr>
        <w:commentReference w:id="15"/>
      </w:r>
      <w:r w:rsidRPr="007602C5">
        <w:rPr>
          <w:rFonts w:ascii="Arial" w:hAnsi="Arial" w:cs="Arial"/>
          <w:color w:val="FF0000"/>
          <w:sz w:val="24"/>
          <w:szCs w:val="24"/>
        </w:rPr>
        <w:t xml:space="preserve"> data seems surprisingly low. </w:t>
      </w:r>
      <w:r w:rsidR="007602C5" w:rsidRPr="007602C5">
        <w:rPr>
          <w:rFonts w:ascii="Arial" w:hAnsi="Arial" w:cs="Arial"/>
          <w:color w:val="FF0000"/>
          <w:sz w:val="24"/>
          <w:szCs w:val="24"/>
        </w:rPr>
        <w:t>Is this a true value? Need to double-check</w:t>
      </w:r>
      <w:r w:rsidR="00DB2869">
        <w:rPr>
          <w:rFonts w:ascii="Arial" w:hAnsi="Arial" w:cs="Arial"/>
          <w:color w:val="FF0000"/>
          <w:sz w:val="24"/>
          <w:szCs w:val="24"/>
        </w:rPr>
        <w:t xml:space="preserve">. Also, curious why the </w:t>
      </w:r>
      <w:proofErr w:type="gramStart"/>
      <w:r w:rsidR="00DB2869">
        <w:rPr>
          <w:rFonts w:ascii="Arial" w:hAnsi="Arial" w:cs="Arial"/>
          <w:color w:val="FF0000"/>
          <w:sz w:val="24"/>
          <w:szCs w:val="24"/>
        </w:rPr>
        <w:t>1 year</w:t>
      </w:r>
      <w:proofErr w:type="gramEnd"/>
      <w:r w:rsidR="00DB2869">
        <w:rPr>
          <w:rFonts w:ascii="Arial" w:hAnsi="Arial" w:cs="Arial"/>
          <w:color w:val="FF0000"/>
          <w:sz w:val="24"/>
          <w:szCs w:val="24"/>
        </w:rPr>
        <w:t xml:space="preserve"> temporal lag does not show the </w:t>
      </w:r>
      <w:r w:rsidR="00DB2869">
        <w:rPr>
          <w:rFonts w:ascii="Arial" w:hAnsi="Arial" w:cs="Arial"/>
          <w:color w:val="FF0000"/>
          <w:sz w:val="24"/>
          <w:szCs w:val="24"/>
          <w:u w:val="single"/>
        </w:rPr>
        <w:t xml:space="preserve">exact </w:t>
      </w:r>
      <w:r w:rsidR="00DB2869">
        <w:rPr>
          <w:rFonts w:ascii="Arial" w:hAnsi="Arial" w:cs="Arial"/>
          <w:color w:val="FF0000"/>
          <w:sz w:val="24"/>
          <w:szCs w:val="24"/>
        </w:rPr>
        <w:t xml:space="preserve">same pattern as the raw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data. A couple possible reasons – the first is that the log-logistic data transformation standardizes the data in a way that skews the trend a little, the other is that focusing on November – May </w:t>
      </w:r>
      <w:proofErr w:type="spellStart"/>
      <w:r w:rsidR="00DB2869">
        <w:rPr>
          <w:rFonts w:ascii="Arial" w:hAnsi="Arial" w:cs="Arial"/>
          <w:color w:val="FF0000"/>
          <w:sz w:val="24"/>
          <w:szCs w:val="24"/>
        </w:rPr>
        <w:t>precip</w:t>
      </w:r>
      <w:proofErr w:type="spellEnd"/>
      <w:r w:rsidR="00DB2869">
        <w:rPr>
          <w:rFonts w:ascii="Arial" w:hAnsi="Arial" w:cs="Arial"/>
          <w:color w:val="FF0000"/>
          <w:sz w:val="24"/>
          <w:szCs w:val="24"/>
        </w:rPr>
        <w:t xml:space="preserve"> in the second panel ignores some early and late season precipitation that is captured in the first.</w:t>
      </w:r>
    </w:p>
    <w:p w14:paraId="56B927C8" w14:textId="1481E0E2" w:rsidR="00CE32FA" w:rsidRPr="00EF0A1C" w:rsidRDefault="00B51711" w:rsidP="00EF0A1C">
      <w:pPr>
        <w:rPr>
          <w:rFonts w:ascii="Arial" w:hAnsi="Arial" w:cs="Arial"/>
          <w:sz w:val="24"/>
          <w:szCs w:val="24"/>
        </w:rPr>
      </w:pPr>
      <w:r>
        <w:rPr>
          <w:noProof/>
        </w:rPr>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68625"/>
                    </a:xfrm>
                    <a:prstGeom prst="rect">
                      <a:avLst/>
                    </a:prstGeom>
                  </pic:spPr>
                </pic:pic>
              </a:graphicData>
            </a:graphic>
          </wp:inline>
        </w:drawing>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5C1A47B0" w14:textId="433067EE" w:rsidR="00F72CFC" w:rsidRPr="004627B1" w:rsidRDefault="00F72CFC" w:rsidP="00F72CFC">
      <w:pPr>
        <w:pStyle w:val="ListParagraph"/>
        <w:numPr>
          <w:ilvl w:val="0"/>
          <w:numId w:val="1"/>
        </w:numPr>
        <w:rPr>
          <w:rFonts w:ascii="Arial" w:hAnsi="Arial" w:cs="Arial"/>
          <w:b/>
          <w:sz w:val="24"/>
          <w:szCs w:val="24"/>
        </w:rPr>
      </w:pPr>
      <w:r>
        <w:rPr>
          <w:rFonts w:ascii="Arial" w:hAnsi="Arial" w:cs="Arial"/>
          <w:sz w:val="24"/>
          <w:szCs w:val="24"/>
        </w:rPr>
        <w:t xml:space="preserve">Still need to fix the species labels </w:t>
      </w:r>
      <w:r w:rsidR="00F377DD">
        <w:rPr>
          <w:rFonts w:ascii="Arial" w:hAnsi="Arial" w:cs="Arial"/>
          <w:sz w:val="24"/>
          <w:szCs w:val="24"/>
        </w:rPr>
        <w:t>to reflect modern taxonomy</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w:t>
      </w:r>
      <w:proofErr w:type="gramStart"/>
      <w:r>
        <w:rPr>
          <w:rFonts w:ascii="Arial" w:hAnsi="Arial" w:cs="Arial"/>
          <w:sz w:val="24"/>
          <w:szCs w:val="24"/>
        </w:rPr>
        <w:t>itself, but</w:t>
      </w:r>
      <w:proofErr w:type="gramEnd"/>
      <w:r>
        <w:rPr>
          <w:rFonts w:ascii="Arial" w:hAnsi="Arial" w:cs="Arial"/>
          <w:sz w:val="24"/>
          <w:szCs w:val="24"/>
        </w:rPr>
        <w:t xml:space="preserve">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8395"/>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588F0FF9"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3BA15F9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16"/>
      <w:proofErr w:type="spellStart"/>
      <w:r w:rsidR="00F30AD6">
        <w:rPr>
          <w:rFonts w:ascii="Arial" w:hAnsi="Arial" w:cs="Arial"/>
          <w:sz w:val="24"/>
          <w:szCs w:val="24"/>
        </w:rPr>
        <w:t>tolerators</w:t>
      </w:r>
      <w:proofErr w:type="spellEnd"/>
      <w:r w:rsidR="00F30AD6">
        <w:rPr>
          <w:rFonts w:ascii="Arial" w:hAnsi="Arial" w:cs="Arial"/>
          <w:sz w:val="24"/>
          <w:szCs w:val="24"/>
        </w:rPr>
        <w:t>.</w:t>
      </w:r>
      <w:commentRangeEnd w:id="16"/>
      <w:r w:rsidR="00C35AC7">
        <w:rPr>
          <w:rStyle w:val="CommentReference"/>
        </w:rPr>
        <w:commentReference w:id="16"/>
      </w:r>
    </w:p>
    <w:p w14:paraId="6963AF90" w14:textId="54BC8D7E" w:rsidR="0004513B" w:rsidRDefault="0004513B" w:rsidP="00F2360F">
      <w:pPr>
        <w:ind w:left="360"/>
        <w:rPr>
          <w:rFonts w:ascii="Arial" w:hAnsi="Arial" w:cs="Arial"/>
          <w:b/>
          <w:sz w:val="24"/>
          <w:szCs w:val="24"/>
        </w:rPr>
      </w:pPr>
      <w:r w:rsidRPr="0004513B">
        <w:rPr>
          <w:noProof/>
        </w:rPr>
        <w:drawing>
          <wp:inline distT="0" distB="0" distL="0" distR="0" wp14:anchorId="1C4AC81F" wp14:editId="7C5C4F2A">
            <wp:extent cx="2770505" cy="2326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70505" cy="2326640"/>
                    </a:xfrm>
                    <a:prstGeom prst="rect">
                      <a:avLst/>
                    </a:prstGeom>
                    <a:noFill/>
                    <a:ln>
                      <a:noFill/>
                    </a:ln>
                  </pic:spPr>
                </pic:pic>
              </a:graphicData>
            </a:graphic>
          </wp:inline>
        </w:drawing>
      </w:r>
    </w:p>
    <w:p w14:paraId="093DE65B" w14:textId="77777777" w:rsidR="00477B97" w:rsidRDefault="00477B97">
      <w:pPr>
        <w:rPr>
          <w:rFonts w:ascii="Arial" w:hAnsi="Arial" w:cs="Arial"/>
          <w:b/>
          <w:sz w:val="24"/>
          <w:szCs w:val="24"/>
        </w:rPr>
      </w:pPr>
      <w:r>
        <w:rPr>
          <w:rFonts w:ascii="Arial" w:hAnsi="Arial" w:cs="Arial"/>
          <w:b/>
          <w:sz w:val="24"/>
          <w:szCs w:val="24"/>
        </w:rPr>
        <w:br w:type="page"/>
      </w: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lastRenderedPageBreak/>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036C5A19"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 xml:space="preserve">WAPS appear </w:t>
      </w:r>
      <w:proofErr w:type="gramStart"/>
      <w:r>
        <w:rPr>
          <w:rFonts w:ascii="Arial" w:hAnsi="Arial" w:cs="Arial"/>
          <w:sz w:val="24"/>
          <w:szCs w:val="24"/>
        </w:rPr>
        <w:t xml:space="preserve">later </w:t>
      </w:r>
      <w:commentRangeStart w:id="17"/>
      <w:r>
        <w:rPr>
          <w:rFonts w:ascii="Arial" w:hAnsi="Arial" w:cs="Arial"/>
          <w:sz w:val="24"/>
          <w:szCs w:val="24"/>
        </w:rPr>
        <w:t>on</w:t>
      </w:r>
      <w:proofErr w:type="gramEnd"/>
      <w:r>
        <w:rPr>
          <w:rFonts w:ascii="Arial" w:hAnsi="Arial" w:cs="Arial"/>
          <w:sz w:val="24"/>
          <w:szCs w:val="24"/>
        </w:rPr>
        <w:t xml:space="preserve"> in all treatments where they are added, in addition to annuals (strong native resistance)</w:t>
      </w:r>
      <w:commentRangeEnd w:id="17"/>
      <w:r w:rsidR="00354024">
        <w:rPr>
          <w:rStyle w:val="CommentReference"/>
        </w:rPr>
        <w:commentReference w:id="17"/>
      </w:r>
    </w:p>
    <w:p w14:paraId="6EC925AE" w14:textId="198377E1" w:rsidR="00502F46" w:rsidRDefault="00502F46" w:rsidP="00502F46">
      <w:pPr>
        <w:pStyle w:val="ListParagraph"/>
        <w:numPr>
          <w:ilvl w:val="1"/>
          <w:numId w:val="1"/>
        </w:numPr>
        <w:rPr>
          <w:rFonts w:ascii="Arial" w:hAnsi="Arial" w:cs="Arial"/>
          <w:sz w:val="24"/>
          <w:szCs w:val="24"/>
        </w:rPr>
      </w:pPr>
      <w:commentRangeStart w:id="18"/>
      <w:r>
        <w:rPr>
          <w:rFonts w:ascii="Arial" w:hAnsi="Arial" w:cs="Arial"/>
          <w:sz w:val="24"/>
          <w:szCs w:val="24"/>
        </w:rPr>
        <w:t xml:space="preserve">Natives rarely do well early </w:t>
      </w:r>
      <w:proofErr w:type="gramStart"/>
      <w:r>
        <w:rPr>
          <w:rFonts w:ascii="Arial" w:hAnsi="Arial" w:cs="Arial"/>
          <w:sz w:val="24"/>
          <w:szCs w:val="24"/>
        </w:rPr>
        <w:t>on, but</w:t>
      </w:r>
      <w:proofErr w:type="gramEnd"/>
      <w:r>
        <w:rPr>
          <w:rFonts w:ascii="Arial" w:hAnsi="Arial" w:cs="Arial"/>
          <w:sz w:val="24"/>
          <w:szCs w:val="24"/>
        </w:rPr>
        <w:t xml:space="preserve"> becoming bigger parts of the community later on. </w:t>
      </w:r>
      <w:commentRangeEnd w:id="18"/>
      <w:r w:rsidR="00A9317C">
        <w:rPr>
          <w:rStyle w:val="CommentReference"/>
        </w:rPr>
        <w:commentReference w:id="18"/>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19"/>
      <w:r>
        <w:rPr>
          <w:rFonts w:ascii="Arial" w:hAnsi="Arial" w:cs="Arial"/>
          <w:color w:val="FF0000"/>
          <w:sz w:val="24"/>
          <w:szCs w:val="24"/>
        </w:rPr>
        <w:t>figure</w:t>
      </w:r>
      <w:commentRangeEnd w:id="19"/>
      <w:r w:rsidR="004178BD">
        <w:rPr>
          <w:rStyle w:val="CommentReference"/>
        </w:rPr>
        <w:commentReference w:id="19"/>
      </w:r>
      <w:r>
        <w:rPr>
          <w:rFonts w:ascii="Arial" w:hAnsi="Arial" w:cs="Arial"/>
          <w:color w:val="FF0000"/>
          <w:sz w:val="24"/>
          <w:szCs w:val="24"/>
        </w:rPr>
        <w:t>?</w:t>
      </w:r>
    </w:p>
    <w:p w14:paraId="67DCE5AC" w14:textId="2E60DAF4" w:rsidR="00823D28" w:rsidRDefault="00823D28" w:rsidP="00823D28">
      <w:pPr>
        <w:pStyle w:val="ListParagraph"/>
        <w:rPr>
          <w:rFonts w:ascii="Arial" w:hAnsi="Arial" w:cs="Arial"/>
          <w:b/>
          <w:sz w:val="24"/>
          <w:szCs w:val="24"/>
        </w:rPr>
      </w:pPr>
      <w:r>
        <w:rPr>
          <w:rFonts w:ascii="Arial" w:hAnsi="Arial" w:cs="Arial"/>
          <w:b/>
          <w:noProof/>
          <w:sz w:val="24"/>
          <w:szCs w:val="24"/>
        </w:rPr>
        <w:drawing>
          <wp:inline distT="0" distB="0" distL="0" distR="0" wp14:anchorId="0E07F876" wp14:editId="62D379AB">
            <wp:extent cx="5943600" cy="32435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24358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6321B0C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047CF244" w14:textId="63BBEE4F" w:rsidR="006568C6" w:rsidRDefault="006568C6" w:rsidP="006568C6">
      <w:pPr>
        <w:pStyle w:val="ListParagraph"/>
        <w:numPr>
          <w:ilvl w:val="0"/>
          <w:numId w:val="1"/>
        </w:numPr>
        <w:rPr>
          <w:rFonts w:ascii="Arial" w:hAnsi="Arial" w:cs="Arial"/>
          <w:sz w:val="24"/>
          <w:szCs w:val="24"/>
        </w:rPr>
      </w:pPr>
      <w:r w:rsidRPr="006568C6">
        <w:rPr>
          <w:rFonts w:ascii="Arial" w:hAnsi="Arial" w:cs="Arial"/>
          <w:sz w:val="24"/>
          <w:szCs w:val="24"/>
        </w:rPr>
        <w:t xml:space="preserve">Transitions </w:t>
      </w:r>
      <w:r>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 appear to have rarely transitioned to groups 2 or 3</w:t>
      </w:r>
      <w:r w:rsidR="005810C0">
        <w:rPr>
          <w:rFonts w:ascii="Arial" w:hAnsi="Arial" w:cs="Arial"/>
          <w:sz w:val="24"/>
          <w:szCs w:val="24"/>
        </w:rPr>
        <w:t xml:space="preserve">, for </w:t>
      </w:r>
      <w:commentRangeStart w:id="20"/>
      <w:r w:rsidR="005810C0">
        <w:rPr>
          <w:rFonts w:ascii="Arial" w:hAnsi="Arial" w:cs="Arial"/>
          <w:sz w:val="24"/>
          <w:szCs w:val="24"/>
        </w:rPr>
        <w:t>example</w:t>
      </w:r>
      <w:commentRangeEnd w:id="20"/>
      <w:r w:rsidR="00DF309F">
        <w:rPr>
          <w:rStyle w:val="CommentReference"/>
        </w:rPr>
        <w:commentReference w:id="20"/>
      </w:r>
      <w:r w:rsidR="005810C0">
        <w:rPr>
          <w:rFonts w:ascii="Arial" w:hAnsi="Arial" w:cs="Arial"/>
          <w:sz w:val="24"/>
          <w:szCs w:val="24"/>
        </w:rPr>
        <w:t>.</w:t>
      </w:r>
    </w:p>
    <w:p w14:paraId="3BB23A8B" w14:textId="77777777" w:rsidR="002D13FF" w:rsidRPr="006568C6" w:rsidRDefault="002D13FF" w:rsidP="002D13FF">
      <w:pPr>
        <w:pStyle w:val="ListParagraph"/>
        <w:rPr>
          <w:rFonts w:ascii="Arial" w:hAnsi="Arial" w:cs="Arial"/>
          <w:sz w:val="24"/>
          <w:szCs w:val="24"/>
        </w:rPr>
      </w:pPr>
    </w:p>
    <w:p w14:paraId="7BD17A71" w14:textId="293BED47" w:rsidR="001C1EB9" w:rsidRDefault="001D25A5" w:rsidP="00C629B6">
      <w:pPr>
        <w:pStyle w:val="ListParagraph"/>
        <w:rPr>
          <w:rFonts w:ascii="Arial" w:hAnsi="Arial" w:cs="Arial"/>
          <w:b/>
          <w:sz w:val="24"/>
          <w:szCs w:val="24"/>
        </w:rPr>
      </w:pPr>
      <w:r w:rsidRPr="001D25A5">
        <w:rPr>
          <w:noProof/>
        </w:rPr>
        <w:drawing>
          <wp:inline distT="0" distB="0" distL="0" distR="0" wp14:anchorId="1F2E4E52" wp14:editId="18FF3B87">
            <wp:extent cx="3418840" cy="107823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840" cy="1078230"/>
                    </a:xfrm>
                    <a:prstGeom prst="rect">
                      <a:avLst/>
                    </a:prstGeom>
                    <a:noFill/>
                    <a:ln>
                      <a:noFill/>
                    </a:ln>
                  </pic:spPr>
                </pic:pic>
              </a:graphicData>
            </a:graphic>
          </wp:inline>
        </w:drawing>
      </w:r>
    </w:p>
    <w:p w14:paraId="7B0A8A0B" w14:textId="77777777" w:rsidR="00535722" w:rsidRDefault="00535722"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6C59D28" w14:textId="4924C0C9" w:rsidR="00ED0D06" w:rsidRPr="00A144F5" w:rsidRDefault="00ED0D06" w:rsidP="00A144F5">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48E34CB0" w14:textId="60804EB1" w:rsidR="007C19F0" w:rsidRDefault="007C19F0" w:rsidP="007C19F0">
      <w:pPr>
        <w:pStyle w:val="ListParagraph"/>
        <w:rPr>
          <w:rFonts w:ascii="Arial" w:hAnsi="Arial" w:cs="Arial"/>
          <w:b/>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0E1D3720">
            <wp:extent cx="4001770" cy="30689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1770" cy="3068955"/>
                    </a:xfrm>
                    <a:prstGeom prst="rect">
                      <a:avLst/>
                    </a:prstGeom>
                    <a:noFill/>
                    <a:ln>
                      <a:noFill/>
                    </a:ln>
                  </pic:spPr>
                </pic:pic>
              </a:graphicData>
            </a:graphic>
          </wp:inline>
        </w:drawing>
      </w:r>
    </w:p>
    <w:p w14:paraId="190187A3" w14:textId="764D7674" w:rsidR="00AB2FD4" w:rsidRPr="00AB2FD4" w:rsidRDefault="00AB2FD4" w:rsidP="00AB2FD4">
      <w:pPr>
        <w:pStyle w:val="ListParagraph"/>
        <w:rPr>
          <w:rFonts w:ascii="Arial" w:hAnsi="Arial" w:cs="Arial"/>
          <w:b/>
          <w:sz w:val="24"/>
          <w:szCs w:val="24"/>
        </w:rPr>
      </w:pPr>
    </w:p>
    <w:p w14:paraId="27A07F0A" w14:textId="5858B028" w:rsidR="009B7791" w:rsidRDefault="00822B00" w:rsidP="009B7791">
      <w:pPr>
        <w:pStyle w:val="ListParagraph"/>
        <w:numPr>
          <w:ilvl w:val="0"/>
          <w:numId w:val="4"/>
        </w:numPr>
        <w:rPr>
          <w:rFonts w:ascii="Arial" w:hAnsi="Arial" w:cs="Arial"/>
          <w:b/>
          <w:sz w:val="24"/>
          <w:szCs w:val="24"/>
        </w:rPr>
      </w:pPr>
      <w:r>
        <w:rPr>
          <w:rFonts w:ascii="Arial" w:hAnsi="Arial" w:cs="Arial"/>
          <w:b/>
          <w:sz w:val="24"/>
          <w:szCs w:val="24"/>
        </w:rPr>
        <w:br w:type="column"/>
      </w:r>
      <w:r w:rsidR="000E7DF9">
        <w:rPr>
          <w:rFonts w:ascii="Arial" w:hAnsi="Arial" w:cs="Arial"/>
          <w:b/>
          <w:sz w:val="24"/>
          <w:szCs w:val="24"/>
        </w:rPr>
        <w:lastRenderedPageBreak/>
        <w:t>Stability probabilities</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584DD8A5"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w:t>
      </w:r>
      <w:proofErr w:type="spellStart"/>
      <w:r>
        <w:rPr>
          <w:rFonts w:ascii="Arial" w:hAnsi="Arial" w:cs="Arial"/>
          <w:sz w:val="24"/>
          <w:szCs w:val="24"/>
        </w:rPr>
        <w:t>tolerators</w:t>
      </w:r>
      <w:proofErr w:type="spellEnd"/>
      <w:r>
        <w:rPr>
          <w:rFonts w:ascii="Arial" w:hAnsi="Arial" w:cs="Arial"/>
          <w:sz w:val="24"/>
          <w:szCs w:val="24"/>
        </w:rPr>
        <w:t xml:space="preserve">, </w:t>
      </w:r>
      <w:del w:id="21" w:author="Valerie Eviner" w:date="2018-11-25T22:42:00Z">
        <w:r w:rsidDel="0007565D">
          <w:rPr>
            <w:rFonts w:ascii="Arial" w:hAnsi="Arial" w:cs="Arial"/>
            <w:sz w:val="24"/>
            <w:szCs w:val="24"/>
          </w:rPr>
          <w:delText>unaspiringly</w:delText>
        </w:r>
      </w:del>
      <w:ins w:id="22" w:author="Valerie Eviner" w:date="2018-11-25T22:42:00Z">
        <w:r w:rsidR="0007565D">
          <w:rPr>
            <w:rFonts w:ascii="Arial" w:hAnsi="Arial" w:cs="Arial"/>
            <w:sz w:val="24"/>
            <w:szCs w:val="24"/>
          </w:rPr>
          <w:t>unsurprisingly</w:t>
        </w:r>
      </w:ins>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23"/>
      <w:r>
        <w:rPr>
          <w:rFonts w:ascii="Arial" w:hAnsi="Arial" w:cs="Arial"/>
          <w:b/>
          <w:sz w:val="24"/>
          <w:szCs w:val="24"/>
        </w:rPr>
        <w:t>probabilities</w:t>
      </w:r>
      <w:commentRangeEnd w:id="23"/>
      <w:r w:rsidR="00827455">
        <w:rPr>
          <w:rStyle w:val="CommentReference"/>
        </w:rPr>
        <w:commentReference w:id="23"/>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w:t>
      </w:r>
      <w:proofErr w:type="spellStart"/>
      <w:r w:rsidR="00115D81">
        <w:rPr>
          <w:rFonts w:ascii="Arial" w:hAnsi="Arial" w:cs="Arial"/>
          <w:sz w:val="24"/>
          <w:szCs w:val="24"/>
        </w:rPr>
        <w:t>invasives</w:t>
      </w:r>
      <w:proofErr w:type="spellEnd"/>
      <w:r w:rsidR="00115D81">
        <w:rPr>
          <w:rFonts w:ascii="Arial" w:hAnsi="Arial" w:cs="Arial"/>
          <w:sz w:val="24"/>
          <w:szCs w:val="24"/>
        </w:rPr>
        <w:t xml:space="preserve">, and drought </w:t>
      </w:r>
      <w:proofErr w:type="spellStart"/>
      <w:r w:rsidR="00115D81">
        <w:rPr>
          <w:rFonts w:ascii="Arial" w:hAnsi="Arial" w:cs="Arial"/>
          <w:sz w:val="24"/>
          <w:szCs w:val="24"/>
        </w:rPr>
        <w:t>tolerators</w:t>
      </w:r>
      <w:proofErr w:type="spellEnd"/>
      <w:r w:rsidR="00115D81">
        <w:rPr>
          <w:rFonts w:ascii="Arial" w:hAnsi="Arial" w:cs="Arial"/>
          <w:sz w:val="24"/>
          <w:szCs w:val="24"/>
        </w:rPr>
        <w:t>.</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 xml:space="preserve">I think there are a few ways to clean up this figure to make it easier to interpret. I’d like to label each row with “Probability of Transition to Natives”, “Probability of Transition to </w:t>
      </w:r>
      <w:proofErr w:type="spellStart"/>
      <w:r>
        <w:rPr>
          <w:rFonts w:ascii="Arial" w:hAnsi="Arial" w:cs="Arial"/>
          <w:sz w:val="24"/>
          <w:szCs w:val="24"/>
        </w:rPr>
        <w:t>Invasives</w:t>
      </w:r>
      <w:proofErr w:type="spellEnd"/>
      <w:r>
        <w:rPr>
          <w:rFonts w:ascii="Arial" w:hAnsi="Arial" w:cs="Arial"/>
          <w:sz w:val="24"/>
          <w:szCs w:val="24"/>
        </w:rPr>
        <w:t>”,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w:t>
      </w:r>
      <w:proofErr w:type="spellStart"/>
      <w:r>
        <w:rPr>
          <w:rFonts w:ascii="Arial" w:hAnsi="Arial" w:cs="Arial"/>
          <w:sz w:val="24"/>
          <w:szCs w:val="24"/>
        </w:rPr>
        <w:t>tolerators</w:t>
      </w:r>
      <w:proofErr w:type="spellEnd"/>
      <w:r>
        <w:rPr>
          <w:rFonts w:ascii="Arial" w:hAnsi="Arial" w:cs="Arial"/>
          <w:sz w:val="24"/>
          <w:szCs w:val="24"/>
        </w:rPr>
        <w:t xml:space="preserve">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24"/>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24"/>
      <w:r w:rsidR="00673AD5">
        <w:rPr>
          <w:rStyle w:val="CommentReference"/>
        </w:rPr>
        <w:commentReference w:id="24"/>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25"/>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25"/>
      <w:r w:rsidR="00487C92">
        <w:rPr>
          <w:rStyle w:val="CommentReference"/>
        </w:rPr>
        <w:commentReference w:id="25"/>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sort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w:t>
      </w:r>
      <w:proofErr w:type="gramStart"/>
      <w:r>
        <w:rPr>
          <w:rFonts w:ascii="Arial" w:hAnsi="Arial" w:cs="Arial"/>
          <w:sz w:val="24"/>
          <w:szCs w:val="24"/>
        </w:rPr>
        <w:t>in a given</w:t>
      </w:r>
      <w:proofErr w:type="gramEnd"/>
      <w:r>
        <w:rPr>
          <w:rFonts w:ascii="Arial" w:hAnsi="Arial" w:cs="Arial"/>
          <w:sz w:val="24"/>
          <w:szCs w:val="24"/>
        </w:rPr>
        <w:t xml:space="preserve">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2" w:author="Valerie Eviner" w:date="2018-11-25T22:22:00Z" w:initials="VE">
    <w:p w14:paraId="0CEDE65E" w14:textId="1D3878C1" w:rsidR="00E42B37" w:rsidRDefault="00E42B37">
      <w:pPr>
        <w:pStyle w:val="CommentText"/>
      </w:pPr>
      <w:r>
        <w:rPr>
          <w:rStyle w:val="CommentReference"/>
        </w:rPr>
        <w:annotationRef/>
      </w:r>
      <w:r>
        <w:t>Even more studied- grass vs. forb vs. legume states</w:t>
      </w:r>
    </w:p>
  </w:comment>
  <w:comment w:id="1" w:author="evan batzer" w:date="2018-11-18T15:42:00Z" w:initials="eb">
    <w:p w14:paraId="09BC85D8" w14:textId="77777777" w:rsidR="00602B35" w:rsidRDefault="00602B35">
      <w:pPr>
        <w:pStyle w:val="CommentText"/>
      </w:pPr>
      <w:r>
        <w:rPr>
          <w:rStyle w:val="CommentReference"/>
        </w:rPr>
        <w:annotationRef/>
      </w:r>
      <w:r>
        <w:t>Needs to be expanded?</w:t>
      </w:r>
    </w:p>
    <w:p w14:paraId="449E89F3" w14:textId="77777777" w:rsidR="00602B35" w:rsidRDefault="00602B35">
      <w:pPr>
        <w:pStyle w:val="CommentText"/>
      </w:pPr>
    </w:p>
    <w:p w14:paraId="7F14FC4A" w14:textId="6D567A70" w:rsidR="00602B35" w:rsidRDefault="00602B35">
      <w:pPr>
        <w:pStyle w:val="CommentText"/>
      </w:pPr>
      <w:r>
        <w:t>It may also be worth mentioning that simpler measures of community dissimilarity may not work well for this analysis</w:t>
      </w:r>
    </w:p>
  </w:comment>
  <w:comment w:id="3" w:author="evan batzer" w:date="2018-11-17T18:16:00Z" w:initials="eb">
    <w:p w14:paraId="66138C37" w14:textId="41A496B3" w:rsidR="00602B35" w:rsidRDefault="00602B35">
      <w:pPr>
        <w:pStyle w:val="CommentText"/>
      </w:pPr>
      <w:r>
        <w:rPr>
          <w:rStyle w:val="CommentReference"/>
        </w:rPr>
        <w:annotationRef/>
      </w:r>
      <w:r>
        <w:t>Do I need to define this earlier?</w:t>
      </w:r>
    </w:p>
  </w:comment>
  <w:comment w:id="4" w:author="Valerie Eviner" w:date="2018-11-25T22:24:00Z" w:initials="VE">
    <w:p w14:paraId="69D5B19A" w14:textId="333B171A" w:rsidR="00CE3801" w:rsidRDefault="00CE3801">
      <w:pPr>
        <w:pStyle w:val="CommentText"/>
      </w:pPr>
      <w:r>
        <w:rPr>
          <w:rStyle w:val="CommentReference"/>
        </w:rPr>
        <w:annotationRef/>
      </w:r>
      <w:r>
        <w:t>At least so far, with the current setup, seems ok as is</w:t>
      </w:r>
    </w:p>
  </w:comment>
  <w:comment w:id="5"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7" w:author="Valerie Eviner" w:date="2018-11-25T22:27:00Z" w:initials="VE">
    <w:p w14:paraId="2AE95460" w14:textId="4F94E75C" w:rsidR="00BD1375" w:rsidRDefault="00BD1375">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8" w:author="evan batzer" w:date="2018-11-29T10:02:00Z" w:initials="EB">
    <w:p w14:paraId="36FABFCE" w14:textId="762ED280" w:rsidR="00FE67DD" w:rsidRDefault="00FE67DD">
      <w:pPr>
        <w:pStyle w:val="CommentText"/>
      </w:pPr>
      <w:r>
        <w:rPr>
          <w:rStyle w:val="CommentReference"/>
        </w:rPr>
        <w:annotationRef/>
      </w:r>
      <w:r>
        <w:t>Standardized Precipitation-Evapotranspiration Index</w:t>
      </w:r>
    </w:p>
    <w:p w14:paraId="7D4E7015" w14:textId="77777777" w:rsidR="00FE67DD" w:rsidRDefault="00FE67DD">
      <w:pPr>
        <w:pStyle w:val="CommentText"/>
      </w:pPr>
    </w:p>
  </w:comment>
  <w:comment w:id="9"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0" w:author="evan batzer" w:date="2018-11-29T10:02:00Z" w:initials="EB">
    <w:p w14:paraId="452ED1EF" w14:textId="21F89780" w:rsidR="00FE67DD" w:rsidRDefault="00FE67DD">
      <w:pPr>
        <w:pStyle w:val="CommentText"/>
      </w:pPr>
      <w:r>
        <w:rPr>
          <w:rStyle w:val="CommentReference"/>
        </w:rPr>
        <w:annotationRef/>
      </w:r>
      <w:r>
        <w:t xml:space="preserve">Also need to test using </w:t>
      </w:r>
      <w:proofErr w:type="spellStart"/>
      <w:r>
        <w:t>PerMANOVA</w:t>
      </w:r>
      <w:proofErr w:type="spellEnd"/>
      <w:r>
        <w:t>?</w:t>
      </w:r>
    </w:p>
  </w:comment>
  <w:comment w:id="11"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12" w:author="Valerie Eviner" w:date="2018-11-25T22:29:00Z" w:initials="VE">
    <w:p w14:paraId="5F024CF7" w14:textId="62A58543" w:rsidR="00264644" w:rsidRDefault="00264644">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13"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14"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15" w:author="Valerie Eviner" w:date="2018-11-25T22:33:00Z" w:initials="VE">
    <w:p w14:paraId="3C29BF8E" w14:textId="10B32D45" w:rsidR="00E1703E" w:rsidRDefault="00E1703E">
      <w:pPr>
        <w:pStyle w:val="CommentText"/>
      </w:pPr>
      <w:r>
        <w:rPr>
          <w:rStyle w:val="CommentReference"/>
        </w:rPr>
        <w:annotationRef/>
      </w:r>
      <w:r>
        <w:t>Important thing here will be to put it in context of other dry/wet years (better to go with long-term data, e.g. since 1920's or so, there's usually good weather station data)</w:t>
      </w:r>
    </w:p>
    <w:p w14:paraId="44DC766D" w14:textId="58B7FC94" w:rsidR="00836E23" w:rsidRDefault="00836E23">
      <w:pPr>
        <w:pStyle w:val="CommentText"/>
      </w:pPr>
    </w:p>
    <w:p w14:paraId="25619076" w14:textId="7D198FD2" w:rsidR="00836E23" w:rsidRDefault="00836E23">
      <w:pPr>
        <w:pStyle w:val="CommentText"/>
      </w:pPr>
      <w:r>
        <w:t>Why focus on November-May? October is often the 1st wet month</w:t>
      </w:r>
    </w:p>
  </w:comment>
  <w:comment w:id="16" w:author="Valerie Eviner" w:date="2018-11-25T22:35:00Z" w:initials="VE">
    <w:p w14:paraId="52B2377D" w14:textId="057AD8F4" w:rsidR="00C35AC7" w:rsidRDefault="00C35AC7">
      <w:pPr>
        <w:pStyle w:val="CommentText"/>
      </w:pPr>
      <w:r>
        <w:rPr>
          <w:rStyle w:val="CommentReference"/>
        </w:rPr>
        <w:annotationRef/>
      </w:r>
      <w:r>
        <w:t xml:space="preserve">Again, check this more carefully- I remember </w:t>
      </w:r>
      <w:proofErr w:type="spellStart"/>
      <w:r>
        <w:t>Avena</w:t>
      </w:r>
      <w:proofErr w:type="spellEnd"/>
      <w:r>
        <w:t xml:space="preserve"> bouncing back well after drought, but not necessarily being that prevalent during drought</w:t>
      </w:r>
    </w:p>
  </w:comment>
  <w:comment w:id="17"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18"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19"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20" w:author="Valerie Eviner" w:date="2018-11-25T22:39:00Z" w:initials="VE">
    <w:p w14:paraId="1553A543" w14:textId="71418852" w:rsidR="009F19BF" w:rsidRDefault="00DF309F">
      <w:pPr>
        <w:pStyle w:val="CommentText"/>
      </w:pPr>
      <w:r>
        <w:rPr>
          <w:rStyle w:val="CommentReference"/>
        </w:rPr>
        <w:annotationRef/>
      </w:r>
      <w:proofErr w:type="gramStart"/>
      <w:r>
        <w:t>Is</w:t>
      </w:r>
      <w:proofErr w:type="gramEnd"/>
      <w:r>
        <w:t xml:space="preserve">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23"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24" w:author="Valerie Eviner" w:date="2018-11-25T22:45:00Z" w:initials="VE">
    <w:p w14:paraId="2AC5E9A2" w14:textId="4E055C1C" w:rsidR="00673AD5" w:rsidRDefault="00673AD5">
      <w:pPr>
        <w:pStyle w:val="CommentText"/>
      </w:pPr>
      <w:r>
        <w:rPr>
          <w:rStyle w:val="CommentReference"/>
        </w:rPr>
        <w:annotationRef/>
      </w:r>
      <w:proofErr w:type="gramStart"/>
      <w:r>
        <w:t>So</w:t>
      </w:r>
      <w:proofErr w:type="gramEnd"/>
      <w:r>
        <w:t xml:space="preserve"> could give further credence to your intro- current expert ST work for "usual", but not for changing environment</w:t>
      </w:r>
    </w:p>
  </w:comment>
  <w:comment w:id="25"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4C7A64" w15:done="0"/>
  <w15:commentEx w15:paraId="0CEDE65E" w15:done="0"/>
  <w15:commentEx w15:paraId="7F14FC4A" w15:done="0"/>
  <w15:commentEx w15:paraId="66138C37" w15:done="0"/>
  <w15:commentEx w15:paraId="69D5B19A" w15:paraIdParent="66138C37" w15:done="0"/>
  <w15:commentEx w15:paraId="22F2922B" w15:done="0"/>
  <w15:commentEx w15:paraId="2AE95460" w15:done="0"/>
  <w15:commentEx w15:paraId="7D4E7015" w15:done="0"/>
  <w15:commentEx w15:paraId="25580E9A" w15:done="0"/>
  <w15:commentEx w15:paraId="452ED1EF" w15:done="0"/>
  <w15:commentEx w15:paraId="75D11053" w15:done="0"/>
  <w15:commentEx w15:paraId="5F024CF7" w15:paraIdParent="75D11053" w15:done="0"/>
  <w15:commentEx w15:paraId="66403AE0" w15:done="0"/>
  <w15:commentEx w15:paraId="3B6755F0" w15:paraIdParent="66403AE0" w15:done="0"/>
  <w15:commentEx w15:paraId="25619076" w15:done="0"/>
  <w15:commentEx w15:paraId="52B2377D" w15:done="0"/>
  <w15:commentEx w15:paraId="7390E38D" w15:done="0"/>
  <w15:commentEx w15:paraId="21430D8B" w15:done="0"/>
  <w15:commentEx w15:paraId="73A37239" w15:done="0"/>
  <w15:commentEx w15:paraId="4DE665BB" w15:done="0"/>
  <w15:commentEx w15:paraId="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C7A64" w16cid:durableId="1FC3AAAF"/>
  <w16cid:commentId w16cid:paraId="0CEDE65E" w16cid:durableId="1FC236B9"/>
  <w16cid:commentId w16cid:paraId="7F14FC4A" w16cid:durableId="1F9C06D0"/>
  <w16cid:commentId w16cid:paraId="66138C37" w16cid:durableId="1F9AD997"/>
  <w16cid:commentId w16cid:paraId="69D5B19A" w16cid:durableId="1FC236BF"/>
  <w16cid:commentId w16cid:paraId="22F2922B" w16cid:durableId="1FC236C0"/>
  <w16cid:commentId w16cid:paraId="2AE95460" w16cid:durableId="1FC236C1"/>
  <w16cid:commentId w16cid:paraId="7D4E7015" w16cid:durableId="1FC236C2"/>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25619076" w16cid:durableId="1FC236C9"/>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23C1DC3B" w16cid:durableId="1FC236CF"/>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010E69" w14:textId="77777777" w:rsidR="002207A2" w:rsidRDefault="002207A2" w:rsidP="00AC4BA6">
      <w:pPr>
        <w:spacing w:after="0" w:line="240" w:lineRule="auto"/>
      </w:pPr>
      <w:r>
        <w:separator/>
      </w:r>
    </w:p>
  </w:endnote>
  <w:endnote w:type="continuationSeparator" w:id="0">
    <w:p w14:paraId="74BDC3AE" w14:textId="77777777" w:rsidR="002207A2" w:rsidRDefault="002207A2"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B381B" w14:textId="77777777" w:rsidR="002207A2" w:rsidRDefault="002207A2" w:rsidP="00AC4BA6">
      <w:pPr>
        <w:spacing w:after="0" w:line="240" w:lineRule="auto"/>
      </w:pPr>
      <w:r>
        <w:separator/>
      </w:r>
    </w:p>
  </w:footnote>
  <w:footnote w:type="continuationSeparator" w:id="0">
    <w:p w14:paraId="36EC5FD7" w14:textId="77777777" w:rsidR="002207A2" w:rsidRDefault="002207A2"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batzer">
    <w15:presenceInfo w15:providerId="Windows Live" w15:userId="268947ab2c8a44e2"/>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6B0A"/>
    <w:rsid w:val="00007E90"/>
    <w:rsid w:val="00010710"/>
    <w:rsid w:val="00015ECA"/>
    <w:rsid w:val="00020583"/>
    <w:rsid w:val="00020F8C"/>
    <w:rsid w:val="00023801"/>
    <w:rsid w:val="00031C9C"/>
    <w:rsid w:val="000328EF"/>
    <w:rsid w:val="00037976"/>
    <w:rsid w:val="00040688"/>
    <w:rsid w:val="00044704"/>
    <w:rsid w:val="00044BFC"/>
    <w:rsid w:val="0004513B"/>
    <w:rsid w:val="00052D7F"/>
    <w:rsid w:val="00054975"/>
    <w:rsid w:val="00055951"/>
    <w:rsid w:val="000639FA"/>
    <w:rsid w:val="00064B40"/>
    <w:rsid w:val="00066106"/>
    <w:rsid w:val="00070FE8"/>
    <w:rsid w:val="0007565D"/>
    <w:rsid w:val="000764EA"/>
    <w:rsid w:val="00081CFA"/>
    <w:rsid w:val="00083967"/>
    <w:rsid w:val="00083DE9"/>
    <w:rsid w:val="000844A0"/>
    <w:rsid w:val="000865DB"/>
    <w:rsid w:val="0008700C"/>
    <w:rsid w:val="00095597"/>
    <w:rsid w:val="000A01BF"/>
    <w:rsid w:val="000A12BC"/>
    <w:rsid w:val="000A4AA5"/>
    <w:rsid w:val="000A4C3A"/>
    <w:rsid w:val="000A7B2F"/>
    <w:rsid w:val="000B00C9"/>
    <w:rsid w:val="000B0569"/>
    <w:rsid w:val="000B3A9A"/>
    <w:rsid w:val="000B5548"/>
    <w:rsid w:val="000C12A5"/>
    <w:rsid w:val="000C4696"/>
    <w:rsid w:val="000C500B"/>
    <w:rsid w:val="000D404B"/>
    <w:rsid w:val="000D448B"/>
    <w:rsid w:val="000D7260"/>
    <w:rsid w:val="000D7E34"/>
    <w:rsid w:val="000D7E8D"/>
    <w:rsid w:val="000E1D71"/>
    <w:rsid w:val="000E2888"/>
    <w:rsid w:val="000E594B"/>
    <w:rsid w:val="000E7DF9"/>
    <w:rsid w:val="000F179B"/>
    <w:rsid w:val="000F1EE5"/>
    <w:rsid w:val="000F2281"/>
    <w:rsid w:val="001022D4"/>
    <w:rsid w:val="001044F5"/>
    <w:rsid w:val="0010563A"/>
    <w:rsid w:val="00105CE6"/>
    <w:rsid w:val="00105DB4"/>
    <w:rsid w:val="001062F1"/>
    <w:rsid w:val="00112F13"/>
    <w:rsid w:val="00113B7A"/>
    <w:rsid w:val="00115D81"/>
    <w:rsid w:val="0011776F"/>
    <w:rsid w:val="001227B0"/>
    <w:rsid w:val="00122A7C"/>
    <w:rsid w:val="0012442F"/>
    <w:rsid w:val="00125D07"/>
    <w:rsid w:val="0013007E"/>
    <w:rsid w:val="00130B02"/>
    <w:rsid w:val="00130EBF"/>
    <w:rsid w:val="0013264B"/>
    <w:rsid w:val="00136AAF"/>
    <w:rsid w:val="00143B00"/>
    <w:rsid w:val="00145E3D"/>
    <w:rsid w:val="001466BF"/>
    <w:rsid w:val="001516CE"/>
    <w:rsid w:val="00154E1E"/>
    <w:rsid w:val="00157AE4"/>
    <w:rsid w:val="00165902"/>
    <w:rsid w:val="00174CAC"/>
    <w:rsid w:val="00180195"/>
    <w:rsid w:val="00184BF1"/>
    <w:rsid w:val="00184CA8"/>
    <w:rsid w:val="00185844"/>
    <w:rsid w:val="001859A5"/>
    <w:rsid w:val="001868B5"/>
    <w:rsid w:val="00186A8E"/>
    <w:rsid w:val="001939A8"/>
    <w:rsid w:val="0019601E"/>
    <w:rsid w:val="00196E01"/>
    <w:rsid w:val="001978E4"/>
    <w:rsid w:val="001A7A33"/>
    <w:rsid w:val="001B37E9"/>
    <w:rsid w:val="001B499E"/>
    <w:rsid w:val="001C1EB9"/>
    <w:rsid w:val="001C2D93"/>
    <w:rsid w:val="001C48D5"/>
    <w:rsid w:val="001C582B"/>
    <w:rsid w:val="001C5E1F"/>
    <w:rsid w:val="001C7F1C"/>
    <w:rsid w:val="001D194D"/>
    <w:rsid w:val="001D25A5"/>
    <w:rsid w:val="001D54D3"/>
    <w:rsid w:val="001E0387"/>
    <w:rsid w:val="001E1CC4"/>
    <w:rsid w:val="001E57B6"/>
    <w:rsid w:val="001E5B7D"/>
    <w:rsid w:val="001F7222"/>
    <w:rsid w:val="00201F67"/>
    <w:rsid w:val="002045A9"/>
    <w:rsid w:val="00207862"/>
    <w:rsid w:val="002079C3"/>
    <w:rsid w:val="002207A2"/>
    <w:rsid w:val="00221FA2"/>
    <w:rsid w:val="002245B3"/>
    <w:rsid w:val="002251CF"/>
    <w:rsid w:val="00226DC7"/>
    <w:rsid w:val="0022753B"/>
    <w:rsid w:val="00231828"/>
    <w:rsid w:val="002413F5"/>
    <w:rsid w:val="00243AE5"/>
    <w:rsid w:val="00252078"/>
    <w:rsid w:val="0025207D"/>
    <w:rsid w:val="00264644"/>
    <w:rsid w:val="00267F71"/>
    <w:rsid w:val="0027033B"/>
    <w:rsid w:val="002711C4"/>
    <w:rsid w:val="00271E38"/>
    <w:rsid w:val="0027482C"/>
    <w:rsid w:val="00281C7B"/>
    <w:rsid w:val="00284BFB"/>
    <w:rsid w:val="0029322C"/>
    <w:rsid w:val="002A21AB"/>
    <w:rsid w:val="002A2779"/>
    <w:rsid w:val="002A2A55"/>
    <w:rsid w:val="002A31A6"/>
    <w:rsid w:val="002A49F1"/>
    <w:rsid w:val="002B3765"/>
    <w:rsid w:val="002B4752"/>
    <w:rsid w:val="002B64AF"/>
    <w:rsid w:val="002B6841"/>
    <w:rsid w:val="002C2D39"/>
    <w:rsid w:val="002C586A"/>
    <w:rsid w:val="002C75DE"/>
    <w:rsid w:val="002D06A5"/>
    <w:rsid w:val="002D13FF"/>
    <w:rsid w:val="002D2F25"/>
    <w:rsid w:val="002D4965"/>
    <w:rsid w:val="002E3090"/>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F85"/>
    <w:rsid w:val="0032573A"/>
    <w:rsid w:val="00325C05"/>
    <w:rsid w:val="00326131"/>
    <w:rsid w:val="00327DC3"/>
    <w:rsid w:val="00335619"/>
    <w:rsid w:val="003368AD"/>
    <w:rsid w:val="00337E79"/>
    <w:rsid w:val="003412CD"/>
    <w:rsid w:val="003422DF"/>
    <w:rsid w:val="00351D6F"/>
    <w:rsid w:val="00352B4D"/>
    <w:rsid w:val="00354024"/>
    <w:rsid w:val="00361FE6"/>
    <w:rsid w:val="003675DC"/>
    <w:rsid w:val="00373205"/>
    <w:rsid w:val="00377411"/>
    <w:rsid w:val="00380521"/>
    <w:rsid w:val="003807F2"/>
    <w:rsid w:val="003818D5"/>
    <w:rsid w:val="00382178"/>
    <w:rsid w:val="00382E5D"/>
    <w:rsid w:val="00386CEF"/>
    <w:rsid w:val="003877E1"/>
    <w:rsid w:val="00387F59"/>
    <w:rsid w:val="00394937"/>
    <w:rsid w:val="00395D0D"/>
    <w:rsid w:val="003A18A4"/>
    <w:rsid w:val="003A403B"/>
    <w:rsid w:val="003A42E2"/>
    <w:rsid w:val="003B2087"/>
    <w:rsid w:val="003B2451"/>
    <w:rsid w:val="003B6BCA"/>
    <w:rsid w:val="003C1078"/>
    <w:rsid w:val="003C3B9B"/>
    <w:rsid w:val="003C3D9D"/>
    <w:rsid w:val="003C50A8"/>
    <w:rsid w:val="003C5A04"/>
    <w:rsid w:val="003D084A"/>
    <w:rsid w:val="003D2A17"/>
    <w:rsid w:val="003D4445"/>
    <w:rsid w:val="003E5FD5"/>
    <w:rsid w:val="003E6BE9"/>
    <w:rsid w:val="003F3413"/>
    <w:rsid w:val="003F4FE1"/>
    <w:rsid w:val="0040074B"/>
    <w:rsid w:val="0040085F"/>
    <w:rsid w:val="00403CEE"/>
    <w:rsid w:val="0040577A"/>
    <w:rsid w:val="00406EE1"/>
    <w:rsid w:val="00410D50"/>
    <w:rsid w:val="004120FD"/>
    <w:rsid w:val="0041249B"/>
    <w:rsid w:val="004165AA"/>
    <w:rsid w:val="00416CB0"/>
    <w:rsid w:val="004178BD"/>
    <w:rsid w:val="00423A18"/>
    <w:rsid w:val="00427C0F"/>
    <w:rsid w:val="00430B6C"/>
    <w:rsid w:val="00431CBC"/>
    <w:rsid w:val="00432469"/>
    <w:rsid w:val="00435AFC"/>
    <w:rsid w:val="0043696B"/>
    <w:rsid w:val="00440AE6"/>
    <w:rsid w:val="0044150B"/>
    <w:rsid w:val="004422A0"/>
    <w:rsid w:val="00455190"/>
    <w:rsid w:val="004627B1"/>
    <w:rsid w:val="004662C6"/>
    <w:rsid w:val="004679E9"/>
    <w:rsid w:val="0047117F"/>
    <w:rsid w:val="004725A8"/>
    <w:rsid w:val="00472D19"/>
    <w:rsid w:val="00473AA1"/>
    <w:rsid w:val="00474A4F"/>
    <w:rsid w:val="00475A76"/>
    <w:rsid w:val="004770EF"/>
    <w:rsid w:val="0047713A"/>
    <w:rsid w:val="00477B97"/>
    <w:rsid w:val="0048222F"/>
    <w:rsid w:val="004865B1"/>
    <w:rsid w:val="00487B7D"/>
    <w:rsid w:val="00487C92"/>
    <w:rsid w:val="004927B1"/>
    <w:rsid w:val="00493161"/>
    <w:rsid w:val="00493A29"/>
    <w:rsid w:val="00493F57"/>
    <w:rsid w:val="004A123C"/>
    <w:rsid w:val="004A3B98"/>
    <w:rsid w:val="004A4A05"/>
    <w:rsid w:val="004A51A0"/>
    <w:rsid w:val="004A5274"/>
    <w:rsid w:val="004A685A"/>
    <w:rsid w:val="004B0AC8"/>
    <w:rsid w:val="004C0F94"/>
    <w:rsid w:val="004C42F8"/>
    <w:rsid w:val="004D2E53"/>
    <w:rsid w:val="004D33AC"/>
    <w:rsid w:val="004D5725"/>
    <w:rsid w:val="004D74A1"/>
    <w:rsid w:val="004D7B60"/>
    <w:rsid w:val="004E170A"/>
    <w:rsid w:val="004E32AC"/>
    <w:rsid w:val="004E42AD"/>
    <w:rsid w:val="004E59D4"/>
    <w:rsid w:val="004F10B6"/>
    <w:rsid w:val="004F1F32"/>
    <w:rsid w:val="004F7797"/>
    <w:rsid w:val="00501B88"/>
    <w:rsid w:val="00502F46"/>
    <w:rsid w:val="00503314"/>
    <w:rsid w:val="0050366E"/>
    <w:rsid w:val="00503849"/>
    <w:rsid w:val="00505743"/>
    <w:rsid w:val="005106E5"/>
    <w:rsid w:val="00511892"/>
    <w:rsid w:val="005121F9"/>
    <w:rsid w:val="00513E52"/>
    <w:rsid w:val="0051571E"/>
    <w:rsid w:val="00516068"/>
    <w:rsid w:val="00517BE2"/>
    <w:rsid w:val="00517C9D"/>
    <w:rsid w:val="00520F11"/>
    <w:rsid w:val="00527026"/>
    <w:rsid w:val="00527A10"/>
    <w:rsid w:val="00530781"/>
    <w:rsid w:val="00532233"/>
    <w:rsid w:val="00533C77"/>
    <w:rsid w:val="00535722"/>
    <w:rsid w:val="00537B1B"/>
    <w:rsid w:val="0054140D"/>
    <w:rsid w:val="005532C8"/>
    <w:rsid w:val="00553849"/>
    <w:rsid w:val="005552E2"/>
    <w:rsid w:val="00555CED"/>
    <w:rsid w:val="00556E0E"/>
    <w:rsid w:val="005619A3"/>
    <w:rsid w:val="00562FB7"/>
    <w:rsid w:val="00564374"/>
    <w:rsid w:val="00566405"/>
    <w:rsid w:val="0056786D"/>
    <w:rsid w:val="0057545E"/>
    <w:rsid w:val="00576DDA"/>
    <w:rsid w:val="0058076C"/>
    <w:rsid w:val="005808EE"/>
    <w:rsid w:val="005810C0"/>
    <w:rsid w:val="00582483"/>
    <w:rsid w:val="00583B1B"/>
    <w:rsid w:val="00584494"/>
    <w:rsid w:val="00585A46"/>
    <w:rsid w:val="00590352"/>
    <w:rsid w:val="00595B0A"/>
    <w:rsid w:val="00595C01"/>
    <w:rsid w:val="00595C44"/>
    <w:rsid w:val="005965DE"/>
    <w:rsid w:val="005A35F5"/>
    <w:rsid w:val="005A53B8"/>
    <w:rsid w:val="005B032A"/>
    <w:rsid w:val="005B4FD2"/>
    <w:rsid w:val="005B6751"/>
    <w:rsid w:val="005C0E24"/>
    <w:rsid w:val="005C31CC"/>
    <w:rsid w:val="005C3817"/>
    <w:rsid w:val="005C7E32"/>
    <w:rsid w:val="005D0B77"/>
    <w:rsid w:val="005D2B66"/>
    <w:rsid w:val="005D4148"/>
    <w:rsid w:val="005D4271"/>
    <w:rsid w:val="005D456D"/>
    <w:rsid w:val="005E0331"/>
    <w:rsid w:val="005E1AF1"/>
    <w:rsid w:val="005E1D6A"/>
    <w:rsid w:val="005F279E"/>
    <w:rsid w:val="006000A3"/>
    <w:rsid w:val="0060143E"/>
    <w:rsid w:val="00601888"/>
    <w:rsid w:val="00602B35"/>
    <w:rsid w:val="00604749"/>
    <w:rsid w:val="00605F2E"/>
    <w:rsid w:val="00607232"/>
    <w:rsid w:val="00614452"/>
    <w:rsid w:val="00621EF0"/>
    <w:rsid w:val="006245D6"/>
    <w:rsid w:val="00626D39"/>
    <w:rsid w:val="006336C5"/>
    <w:rsid w:val="006379F2"/>
    <w:rsid w:val="00643841"/>
    <w:rsid w:val="006568C6"/>
    <w:rsid w:val="00664A67"/>
    <w:rsid w:val="006658D3"/>
    <w:rsid w:val="006666BB"/>
    <w:rsid w:val="00667A5B"/>
    <w:rsid w:val="00673AD5"/>
    <w:rsid w:val="00675152"/>
    <w:rsid w:val="00681D5F"/>
    <w:rsid w:val="00684CB0"/>
    <w:rsid w:val="00686DAA"/>
    <w:rsid w:val="006915EC"/>
    <w:rsid w:val="006916BE"/>
    <w:rsid w:val="00694161"/>
    <w:rsid w:val="0069487E"/>
    <w:rsid w:val="006952C8"/>
    <w:rsid w:val="006B3374"/>
    <w:rsid w:val="006B4E06"/>
    <w:rsid w:val="006B61CA"/>
    <w:rsid w:val="006C0EFA"/>
    <w:rsid w:val="006C1040"/>
    <w:rsid w:val="006C37D6"/>
    <w:rsid w:val="006C5439"/>
    <w:rsid w:val="006C7458"/>
    <w:rsid w:val="006D03EB"/>
    <w:rsid w:val="006D276F"/>
    <w:rsid w:val="006D7C56"/>
    <w:rsid w:val="006F3E88"/>
    <w:rsid w:val="007011C9"/>
    <w:rsid w:val="007011F2"/>
    <w:rsid w:val="00702D05"/>
    <w:rsid w:val="007068E5"/>
    <w:rsid w:val="007069ED"/>
    <w:rsid w:val="00711223"/>
    <w:rsid w:val="00720015"/>
    <w:rsid w:val="00720329"/>
    <w:rsid w:val="0072183B"/>
    <w:rsid w:val="00726FCF"/>
    <w:rsid w:val="0073382C"/>
    <w:rsid w:val="00737192"/>
    <w:rsid w:val="00741651"/>
    <w:rsid w:val="00745985"/>
    <w:rsid w:val="007523EC"/>
    <w:rsid w:val="00755F9B"/>
    <w:rsid w:val="00756EB0"/>
    <w:rsid w:val="00757BC1"/>
    <w:rsid w:val="007602C5"/>
    <w:rsid w:val="00761549"/>
    <w:rsid w:val="00762B7E"/>
    <w:rsid w:val="0076462F"/>
    <w:rsid w:val="007647CD"/>
    <w:rsid w:val="00772412"/>
    <w:rsid w:val="007739F2"/>
    <w:rsid w:val="007775AB"/>
    <w:rsid w:val="00785877"/>
    <w:rsid w:val="0079180C"/>
    <w:rsid w:val="007978E5"/>
    <w:rsid w:val="007A35A8"/>
    <w:rsid w:val="007A697E"/>
    <w:rsid w:val="007B0854"/>
    <w:rsid w:val="007B2254"/>
    <w:rsid w:val="007B2469"/>
    <w:rsid w:val="007B5A16"/>
    <w:rsid w:val="007B61C3"/>
    <w:rsid w:val="007B7E2C"/>
    <w:rsid w:val="007C19F0"/>
    <w:rsid w:val="007C5E25"/>
    <w:rsid w:val="007C6508"/>
    <w:rsid w:val="007C6F1D"/>
    <w:rsid w:val="007D066F"/>
    <w:rsid w:val="007D1652"/>
    <w:rsid w:val="007D7C21"/>
    <w:rsid w:val="007E02F5"/>
    <w:rsid w:val="007E319F"/>
    <w:rsid w:val="007E40AC"/>
    <w:rsid w:val="007E457F"/>
    <w:rsid w:val="007E5911"/>
    <w:rsid w:val="007E69A7"/>
    <w:rsid w:val="007F51BF"/>
    <w:rsid w:val="007F5473"/>
    <w:rsid w:val="007F78FE"/>
    <w:rsid w:val="00800B1F"/>
    <w:rsid w:val="00802A50"/>
    <w:rsid w:val="00803302"/>
    <w:rsid w:val="00804DBA"/>
    <w:rsid w:val="008074C0"/>
    <w:rsid w:val="0081030B"/>
    <w:rsid w:val="00811E5B"/>
    <w:rsid w:val="008149F9"/>
    <w:rsid w:val="00820705"/>
    <w:rsid w:val="00821C9A"/>
    <w:rsid w:val="00822B00"/>
    <w:rsid w:val="008233A9"/>
    <w:rsid w:val="00823D28"/>
    <w:rsid w:val="008248B6"/>
    <w:rsid w:val="00827455"/>
    <w:rsid w:val="008354DC"/>
    <w:rsid w:val="00836E23"/>
    <w:rsid w:val="00843A11"/>
    <w:rsid w:val="00843E6E"/>
    <w:rsid w:val="00844C5B"/>
    <w:rsid w:val="008463B7"/>
    <w:rsid w:val="00851DC0"/>
    <w:rsid w:val="00852A32"/>
    <w:rsid w:val="00854DD4"/>
    <w:rsid w:val="00856070"/>
    <w:rsid w:val="008566D9"/>
    <w:rsid w:val="00857D55"/>
    <w:rsid w:val="008604A7"/>
    <w:rsid w:val="008638E6"/>
    <w:rsid w:val="008639AE"/>
    <w:rsid w:val="00865EB0"/>
    <w:rsid w:val="00876012"/>
    <w:rsid w:val="00882E9A"/>
    <w:rsid w:val="008861BC"/>
    <w:rsid w:val="00886C26"/>
    <w:rsid w:val="00895DE3"/>
    <w:rsid w:val="00895F1F"/>
    <w:rsid w:val="00897EC0"/>
    <w:rsid w:val="008A3F53"/>
    <w:rsid w:val="008A6486"/>
    <w:rsid w:val="008B351D"/>
    <w:rsid w:val="008C294C"/>
    <w:rsid w:val="008C2FBD"/>
    <w:rsid w:val="008C6A81"/>
    <w:rsid w:val="008D35CF"/>
    <w:rsid w:val="008D76DB"/>
    <w:rsid w:val="008E00FF"/>
    <w:rsid w:val="008E0757"/>
    <w:rsid w:val="008E083C"/>
    <w:rsid w:val="008E2683"/>
    <w:rsid w:val="008E611D"/>
    <w:rsid w:val="008E75AD"/>
    <w:rsid w:val="008F1ACF"/>
    <w:rsid w:val="008F1E9E"/>
    <w:rsid w:val="008F5444"/>
    <w:rsid w:val="009000CE"/>
    <w:rsid w:val="0090149A"/>
    <w:rsid w:val="009017BB"/>
    <w:rsid w:val="00901C6E"/>
    <w:rsid w:val="009035C5"/>
    <w:rsid w:val="00904F9D"/>
    <w:rsid w:val="00905A73"/>
    <w:rsid w:val="00907D5C"/>
    <w:rsid w:val="00910BB8"/>
    <w:rsid w:val="00913889"/>
    <w:rsid w:val="00915188"/>
    <w:rsid w:val="00921DA9"/>
    <w:rsid w:val="00925000"/>
    <w:rsid w:val="00930354"/>
    <w:rsid w:val="009306CB"/>
    <w:rsid w:val="00931EC6"/>
    <w:rsid w:val="00935261"/>
    <w:rsid w:val="009367D8"/>
    <w:rsid w:val="00937DDB"/>
    <w:rsid w:val="00940DD5"/>
    <w:rsid w:val="00941068"/>
    <w:rsid w:val="009410EF"/>
    <w:rsid w:val="00941EF0"/>
    <w:rsid w:val="009453C4"/>
    <w:rsid w:val="00945B6B"/>
    <w:rsid w:val="0095384F"/>
    <w:rsid w:val="00953B32"/>
    <w:rsid w:val="009548AC"/>
    <w:rsid w:val="009571F6"/>
    <w:rsid w:val="00957E1B"/>
    <w:rsid w:val="00961D06"/>
    <w:rsid w:val="0096532C"/>
    <w:rsid w:val="009659C1"/>
    <w:rsid w:val="009669F7"/>
    <w:rsid w:val="0097030C"/>
    <w:rsid w:val="0097480D"/>
    <w:rsid w:val="00976CF6"/>
    <w:rsid w:val="00982112"/>
    <w:rsid w:val="009860EE"/>
    <w:rsid w:val="00990485"/>
    <w:rsid w:val="00990F60"/>
    <w:rsid w:val="00991004"/>
    <w:rsid w:val="00992CA3"/>
    <w:rsid w:val="009A11A2"/>
    <w:rsid w:val="009A120E"/>
    <w:rsid w:val="009A3D69"/>
    <w:rsid w:val="009A5C5C"/>
    <w:rsid w:val="009A6A89"/>
    <w:rsid w:val="009B0C1C"/>
    <w:rsid w:val="009B0D7F"/>
    <w:rsid w:val="009B1624"/>
    <w:rsid w:val="009B1700"/>
    <w:rsid w:val="009B176D"/>
    <w:rsid w:val="009B1AFD"/>
    <w:rsid w:val="009B2B3B"/>
    <w:rsid w:val="009B2E4A"/>
    <w:rsid w:val="009B5AD9"/>
    <w:rsid w:val="009B7791"/>
    <w:rsid w:val="009D5202"/>
    <w:rsid w:val="009D544E"/>
    <w:rsid w:val="009D59F9"/>
    <w:rsid w:val="009D5AD2"/>
    <w:rsid w:val="009D7C90"/>
    <w:rsid w:val="009E0CDA"/>
    <w:rsid w:val="009E3054"/>
    <w:rsid w:val="009E56C8"/>
    <w:rsid w:val="009E5F88"/>
    <w:rsid w:val="009F0972"/>
    <w:rsid w:val="009F19BF"/>
    <w:rsid w:val="009F2F68"/>
    <w:rsid w:val="00A10300"/>
    <w:rsid w:val="00A1449C"/>
    <w:rsid w:val="00A144F5"/>
    <w:rsid w:val="00A1547F"/>
    <w:rsid w:val="00A21AB2"/>
    <w:rsid w:val="00A21CCF"/>
    <w:rsid w:val="00A226CA"/>
    <w:rsid w:val="00A2718F"/>
    <w:rsid w:val="00A302DC"/>
    <w:rsid w:val="00A3758A"/>
    <w:rsid w:val="00A42E75"/>
    <w:rsid w:val="00A4301B"/>
    <w:rsid w:val="00A43601"/>
    <w:rsid w:val="00A43EE9"/>
    <w:rsid w:val="00A45FF4"/>
    <w:rsid w:val="00A47C53"/>
    <w:rsid w:val="00A51F83"/>
    <w:rsid w:val="00A52D47"/>
    <w:rsid w:val="00A54FF1"/>
    <w:rsid w:val="00A56036"/>
    <w:rsid w:val="00A67923"/>
    <w:rsid w:val="00A72451"/>
    <w:rsid w:val="00A7687E"/>
    <w:rsid w:val="00A76911"/>
    <w:rsid w:val="00A8139B"/>
    <w:rsid w:val="00A838E5"/>
    <w:rsid w:val="00A84584"/>
    <w:rsid w:val="00A85954"/>
    <w:rsid w:val="00A9317C"/>
    <w:rsid w:val="00A9491A"/>
    <w:rsid w:val="00A961E1"/>
    <w:rsid w:val="00A978F1"/>
    <w:rsid w:val="00AA2F11"/>
    <w:rsid w:val="00AA42DF"/>
    <w:rsid w:val="00AA4762"/>
    <w:rsid w:val="00AA795B"/>
    <w:rsid w:val="00AB0B0E"/>
    <w:rsid w:val="00AB2FD4"/>
    <w:rsid w:val="00AB3431"/>
    <w:rsid w:val="00AB45F1"/>
    <w:rsid w:val="00AC091D"/>
    <w:rsid w:val="00AC20C2"/>
    <w:rsid w:val="00AC2EB4"/>
    <w:rsid w:val="00AC3776"/>
    <w:rsid w:val="00AC4BA6"/>
    <w:rsid w:val="00AC5570"/>
    <w:rsid w:val="00AC55D8"/>
    <w:rsid w:val="00AC739C"/>
    <w:rsid w:val="00AC7643"/>
    <w:rsid w:val="00AD6019"/>
    <w:rsid w:val="00AE777D"/>
    <w:rsid w:val="00AF32DC"/>
    <w:rsid w:val="00B00F24"/>
    <w:rsid w:val="00B016D1"/>
    <w:rsid w:val="00B048FA"/>
    <w:rsid w:val="00B04BF6"/>
    <w:rsid w:val="00B12408"/>
    <w:rsid w:val="00B21CD8"/>
    <w:rsid w:val="00B22B2E"/>
    <w:rsid w:val="00B258E6"/>
    <w:rsid w:val="00B3010C"/>
    <w:rsid w:val="00B307C7"/>
    <w:rsid w:val="00B31A98"/>
    <w:rsid w:val="00B335FC"/>
    <w:rsid w:val="00B365A3"/>
    <w:rsid w:val="00B37F38"/>
    <w:rsid w:val="00B4122C"/>
    <w:rsid w:val="00B41B78"/>
    <w:rsid w:val="00B44232"/>
    <w:rsid w:val="00B45F9C"/>
    <w:rsid w:val="00B460A8"/>
    <w:rsid w:val="00B5041E"/>
    <w:rsid w:val="00B51711"/>
    <w:rsid w:val="00B51CEC"/>
    <w:rsid w:val="00B5271B"/>
    <w:rsid w:val="00B62C89"/>
    <w:rsid w:val="00B6346B"/>
    <w:rsid w:val="00B66505"/>
    <w:rsid w:val="00B721CC"/>
    <w:rsid w:val="00B7221B"/>
    <w:rsid w:val="00B75B99"/>
    <w:rsid w:val="00B75C4D"/>
    <w:rsid w:val="00B76FE7"/>
    <w:rsid w:val="00B77218"/>
    <w:rsid w:val="00B80B51"/>
    <w:rsid w:val="00B81858"/>
    <w:rsid w:val="00B8355D"/>
    <w:rsid w:val="00B83F41"/>
    <w:rsid w:val="00B84809"/>
    <w:rsid w:val="00B86F51"/>
    <w:rsid w:val="00B8747B"/>
    <w:rsid w:val="00B90734"/>
    <w:rsid w:val="00B907FC"/>
    <w:rsid w:val="00B928BE"/>
    <w:rsid w:val="00B92D9A"/>
    <w:rsid w:val="00B9686C"/>
    <w:rsid w:val="00BA2D9F"/>
    <w:rsid w:val="00BA3EA1"/>
    <w:rsid w:val="00BA4807"/>
    <w:rsid w:val="00BB1674"/>
    <w:rsid w:val="00BB200D"/>
    <w:rsid w:val="00BB3442"/>
    <w:rsid w:val="00BB732A"/>
    <w:rsid w:val="00BC1D24"/>
    <w:rsid w:val="00BC5A93"/>
    <w:rsid w:val="00BC7687"/>
    <w:rsid w:val="00BD0FB1"/>
    <w:rsid w:val="00BD1375"/>
    <w:rsid w:val="00BD3700"/>
    <w:rsid w:val="00BD7E65"/>
    <w:rsid w:val="00BE111D"/>
    <w:rsid w:val="00BE2CCC"/>
    <w:rsid w:val="00BE491F"/>
    <w:rsid w:val="00BE58C6"/>
    <w:rsid w:val="00BE72D4"/>
    <w:rsid w:val="00BE774E"/>
    <w:rsid w:val="00C003FE"/>
    <w:rsid w:val="00C01C13"/>
    <w:rsid w:val="00C03095"/>
    <w:rsid w:val="00C043B6"/>
    <w:rsid w:val="00C0632A"/>
    <w:rsid w:val="00C07FF8"/>
    <w:rsid w:val="00C103E8"/>
    <w:rsid w:val="00C11B81"/>
    <w:rsid w:val="00C167B1"/>
    <w:rsid w:val="00C168A4"/>
    <w:rsid w:val="00C260A0"/>
    <w:rsid w:val="00C328FD"/>
    <w:rsid w:val="00C33455"/>
    <w:rsid w:val="00C35AC7"/>
    <w:rsid w:val="00C37403"/>
    <w:rsid w:val="00C42CE0"/>
    <w:rsid w:val="00C42FC9"/>
    <w:rsid w:val="00C46D38"/>
    <w:rsid w:val="00C50630"/>
    <w:rsid w:val="00C52035"/>
    <w:rsid w:val="00C5769A"/>
    <w:rsid w:val="00C576A7"/>
    <w:rsid w:val="00C629B6"/>
    <w:rsid w:val="00C64016"/>
    <w:rsid w:val="00C650C0"/>
    <w:rsid w:val="00C679BC"/>
    <w:rsid w:val="00C71B78"/>
    <w:rsid w:val="00C769DA"/>
    <w:rsid w:val="00C85276"/>
    <w:rsid w:val="00C86885"/>
    <w:rsid w:val="00C90473"/>
    <w:rsid w:val="00C912CC"/>
    <w:rsid w:val="00C9426D"/>
    <w:rsid w:val="00CA2791"/>
    <w:rsid w:val="00CA3F40"/>
    <w:rsid w:val="00CB015A"/>
    <w:rsid w:val="00CB0E1B"/>
    <w:rsid w:val="00CB25BB"/>
    <w:rsid w:val="00CC433E"/>
    <w:rsid w:val="00CC4A17"/>
    <w:rsid w:val="00CD005A"/>
    <w:rsid w:val="00CD4495"/>
    <w:rsid w:val="00CD56D6"/>
    <w:rsid w:val="00CD66DA"/>
    <w:rsid w:val="00CE32FA"/>
    <w:rsid w:val="00CE3778"/>
    <w:rsid w:val="00CE3801"/>
    <w:rsid w:val="00CF0D1D"/>
    <w:rsid w:val="00CF1586"/>
    <w:rsid w:val="00CF3948"/>
    <w:rsid w:val="00CF3AE6"/>
    <w:rsid w:val="00CF3EED"/>
    <w:rsid w:val="00CF637F"/>
    <w:rsid w:val="00CF6AFC"/>
    <w:rsid w:val="00CF6F32"/>
    <w:rsid w:val="00D004EF"/>
    <w:rsid w:val="00D04673"/>
    <w:rsid w:val="00D04715"/>
    <w:rsid w:val="00D106C1"/>
    <w:rsid w:val="00D10B00"/>
    <w:rsid w:val="00D12361"/>
    <w:rsid w:val="00D13DA4"/>
    <w:rsid w:val="00D17187"/>
    <w:rsid w:val="00D23E5C"/>
    <w:rsid w:val="00D27A23"/>
    <w:rsid w:val="00D32BB1"/>
    <w:rsid w:val="00D33E68"/>
    <w:rsid w:val="00D34888"/>
    <w:rsid w:val="00D41ECE"/>
    <w:rsid w:val="00D50705"/>
    <w:rsid w:val="00D51611"/>
    <w:rsid w:val="00D52076"/>
    <w:rsid w:val="00D52C52"/>
    <w:rsid w:val="00D52F91"/>
    <w:rsid w:val="00D545DB"/>
    <w:rsid w:val="00D5778B"/>
    <w:rsid w:val="00D57B70"/>
    <w:rsid w:val="00D57CD2"/>
    <w:rsid w:val="00D604FD"/>
    <w:rsid w:val="00D60F28"/>
    <w:rsid w:val="00D619B1"/>
    <w:rsid w:val="00D62490"/>
    <w:rsid w:val="00D66A74"/>
    <w:rsid w:val="00D66C40"/>
    <w:rsid w:val="00D70822"/>
    <w:rsid w:val="00D72C84"/>
    <w:rsid w:val="00D72EF2"/>
    <w:rsid w:val="00D8121F"/>
    <w:rsid w:val="00D81A5A"/>
    <w:rsid w:val="00D831BD"/>
    <w:rsid w:val="00D83730"/>
    <w:rsid w:val="00D84AF3"/>
    <w:rsid w:val="00D93968"/>
    <w:rsid w:val="00D93BAD"/>
    <w:rsid w:val="00D94483"/>
    <w:rsid w:val="00D96F0F"/>
    <w:rsid w:val="00D97031"/>
    <w:rsid w:val="00D970B7"/>
    <w:rsid w:val="00DA146A"/>
    <w:rsid w:val="00DA1B39"/>
    <w:rsid w:val="00DA25ED"/>
    <w:rsid w:val="00DA41C3"/>
    <w:rsid w:val="00DA5162"/>
    <w:rsid w:val="00DA74A9"/>
    <w:rsid w:val="00DB049C"/>
    <w:rsid w:val="00DB1834"/>
    <w:rsid w:val="00DB2869"/>
    <w:rsid w:val="00DB344F"/>
    <w:rsid w:val="00DB525E"/>
    <w:rsid w:val="00DB5F21"/>
    <w:rsid w:val="00DC47B5"/>
    <w:rsid w:val="00DC5157"/>
    <w:rsid w:val="00DD1518"/>
    <w:rsid w:val="00DE1FEF"/>
    <w:rsid w:val="00DE4383"/>
    <w:rsid w:val="00DE5F52"/>
    <w:rsid w:val="00DF05E0"/>
    <w:rsid w:val="00DF05F3"/>
    <w:rsid w:val="00DF08E8"/>
    <w:rsid w:val="00DF309F"/>
    <w:rsid w:val="00DF32DF"/>
    <w:rsid w:val="00DF421F"/>
    <w:rsid w:val="00E004B2"/>
    <w:rsid w:val="00E00766"/>
    <w:rsid w:val="00E020D2"/>
    <w:rsid w:val="00E1227B"/>
    <w:rsid w:val="00E13425"/>
    <w:rsid w:val="00E1390A"/>
    <w:rsid w:val="00E13FF4"/>
    <w:rsid w:val="00E1703E"/>
    <w:rsid w:val="00E240BB"/>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5EB3"/>
    <w:rsid w:val="00E67E46"/>
    <w:rsid w:val="00E71ECE"/>
    <w:rsid w:val="00E71EF6"/>
    <w:rsid w:val="00E727AB"/>
    <w:rsid w:val="00E74FBC"/>
    <w:rsid w:val="00E86229"/>
    <w:rsid w:val="00E9228C"/>
    <w:rsid w:val="00E96001"/>
    <w:rsid w:val="00E963C5"/>
    <w:rsid w:val="00E963F0"/>
    <w:rsid w:val="00E96CC5"/>
    <w:rsid w:val="00EA2F10"/>
    <w:rsid w:val="00EA67D1"/>
    <w:rsid w:val="00EA7ECF"/>
    <w:rsid w:val="00EB1D79"/>
    <w:rsid w:val="00EB500F"/>
    <w:rsid w:val="00EB7C2F"/>
    <w:rsid w:val="00EC08FA"/>
    <w:rsid w:val="00EC1637"/>
    <w:rsid w:val="00EC291C"/>
    <w:rsid w:val="00EC3D4C"/>
    <w:rsid w:val="00EC5012"/>
    <w:rsid w:val="00ED0D06"/>
    <w:rsid w:val="00ED5218"/>
    <w:rsid w:val="00ED618B"/>
    <w:rsid w:val="00ED73FB"/>
    <w:rsid w:val="00EE552E"/>
    <w:rsid w:val="00EE6E1F"/>
    <w:rsid w:val="00EF0708"/>
    <w:rsid w:val="00EF0A1C"/>
    <w:rsid w:val="00EF11AC"/>
    <w:rsid w:val="00EF64B3"/>
    <w:rsid w:val="00F02469"/>
    <w:rsid w:val="00F02D16"/>
    <w:rsid w:val="00F03C16"/>
    <w:rsid w:val="00F07354"/>
    <w:rsid w:val="00F10505"/>
    <w:rsid w:val="00F14D49"/>
    <w:rsid w:val="00F20236"/>
    <w:rsid w:val="00F21BDB"/>
    <w:rsid w:val="00F2360F"/>
    <w:rsid w:val="00F25740"/>
    <w:rsid w:val="00F26A5D"/>
    <w:rsid w:val="00F270CE"/>
    <w:rsid w:val="00F2776A"/>
    <w:rsid w:val="00F30AD6"/>
    <w:rsid w:val="00F313FD"/>
    <w:rsid w:val="00F377DD"/>
    <w:rsid w:val="00F37D18"/>
    <w:rsid w:val="00F46E37"/>
    <w:rsid w:val="00F46ED3"/>
    <w:rsid w:val="00F53B91"/>
    <w:rsid w:val="00F57B69"/>
    <w:rsid w:val="00F61219"/>
    <w:rsid w:val="00F661FA"/>
    <w:rsid w:val="00F6707B"/>
    <w:rsid w:val="00F72CFC"/>
    <w:rsid w:val="00F7553B"/>
    <w:rsid w:val="00F815C7"/>
    <w:rsid w:val="00F827DD"/>
    <w:rsid w:val="00F83235"/>
    <w:rsid w:val="00F84A0A"/>
    <w:rsid w:val="00F851E0"/>
    <w:rsid w:val="00F85E2F"/>
    <w:rsid w:val="00F8609E"/>
    <w:rsid w:val="00F92996"/>
    <w:rsid w:val="00F93B04"/>
    <w:rsid w:val="00F956F5"/>
    <w:rsid w:val="00F96A0F"/>
    <w:rsid w:val="00FA7067"/>
    <w:rsid w:val="00FB18F0"/>
    <w:rsid w:val="00FB2C8F"/>
    <w:rsid w:val="00FB7F3B"/>
    <w:rsid w:val="00FC3B2C"/>
    <w:rsid w:val="00FC61BB"/>
    <w:rsid w:val="00FC6533"/>
    <w:rsid w:val="00FC7508"/>
    <w:rsid w:val="00FC75FB"/>
    <w:rsid w:val="00FC7716"/>
    <w:rsid w:val="00FC7DF9"/>
    <w:rsid w:val="00FD2452"/>
    <w:rsid w:val="00FD448A"/>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0C151E7E-0AB8-451B-89FD-5CD209EFC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39C0F-7E82-41D8-B742-9052C0535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1</TotalTime>
  <Pages>21</Pages>
  <Words>7184</Words>
  <Characters>4095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8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453</cp:revision>
  <cp:lastPrinted>2018-11-29T21:31:00Z</cp:lastPrinted>
  <dcterms:created xsi:type="dcterms:W3CDTF">2018-11-26T05:44:00Z</dcterms:created>
  <dcterms:modified xsi:type="dcterms:W3CDTF">2018-12-19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